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FF2DB85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МИНИСТЕРСТВО ОБРАЗОВАНИЯ И НАУКИ РОССИЙСКОЙ ФЕДЕРАЦИИ</w:t>
      </w:r>
    </w:p>
    <w:p w14:paraId="12DC45A0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Федеральное государственное бюджетное образовательное учреждение</w:t>
      </w:r>
      <w:r>
        <w:rPr>
          <w:color w:val="000000"/>
          <w:sz w:val="24"/>
        </w:rPr>
        <w:br/>
        <w:t>высшего профессионального образования</w:t>
      </w:r>
    </w:p>
    <w:p w14:paraId="2767C978" w14:textId="77777777" w:rsidR="00272013" w:rsidRDefault="00BB4910" w:rsidP="006C5651">
      <w:pPr>
        <w:pStyle w:val="a0"/>
        <w:spacing w:after="0"/>
        <w:jc w:val="center"/>
      </w:pPr>
      <w:r>
        <w:rPr>
          <w:b/>
          <w:color w:val="000000"/>
          <w:sz w:val="28"/>
        </w:rPr>
        <w:t>"Южно-Уральский государственный университет"</w:t>
      </w:r>
    </w:p>
    <w:p w14:paraId="53A8B8DD" w14:textId="77777777" w:rsidR="00272013" w:rsidRDefault="00BB4910" w:rsidP="006C5651">
      <w:pPr>
        <w:pStyle w:val="a0"/>
        <w:spacing w:after="0"/>
        <w:jc w:val="center"/>
      </w:pPr>
      <w:bookmarkStart w:id="0" w:name="OLE_LINK9"/>
      <w:bookmarkStart w:id="1" w:name="OLE_LINK8"/>
      <w:bookmarkEnd w:id="0"/>
      <w:bookmarkEnd w:id="1"/>
      <w:r>
        <w:rPr>
          <w:b/>
          <w:color w:val="000000"/>
          <w:sz w:val="28"/>
        </w:rPr>
        <w:t>(национальный исследовательский университет)</w:t>
      </w:r>
    </w:p>
    <w:p w14:paraId="0AC8DFF0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Факультет Вычислительной математики и информатики</w:t>
      </w:r>
    </w:p>
    <w:p w14:paraId="5743B202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Кафедра системного программирования</w:t>
      </w:r>
    </w:p>
    <w:p w14:paraId="5B10DCED" w14:textId="77777777" w:rsidR="00272013" w:rsidRDefault="00272013" w:rsidP="006C5651">
      <w:pPr>
        <w:pStyle w:val="a0"/>
        <w:spacing w:after="0"/>
      </w:pPr>
    </w:p>
    <w:p w14:paraId="30F86703" w14:textId="77777777" w:rsidR="00272013" w:rsidRDefault="00272013" w:rsidP="006C5651">
      <w:pPr>
        <w:pStyle w:val="a0"/>
        <w:spacing w:after="0"/>
      </w:pPr>
    </w:p>
    <w:p w14:paraId="44949BAE" w14:textId="77777777" w:rsidR="00272013" w:rsidRDefault="00272013" w:rsidP="006C5651">
      <w:pPr>
        <w:pStyle w:val="a0"/>
        <w:spacing w:after="0"/>
      </w:pPr>
    </w:p>
    <w:p w14:paraId="142547E4" w14:textId="77777777" w:rsidR="00272013" w:rsidRDefault="00272013" w:rsidP="006C5651">
      <w:pPr>
        <w:pStyle w:val="a0"/>
        <w:spacing w:after="0"/>
      </w:pPr>
    </w:p>
    <w:p w14:paraId="7543BBF5" w14:textId="77777777" w:rsidR="00272013" w:rsidRDefault="00272013" w:rsidP="006C5651">
      <w:pPr>
        <w:pStyle w:val="a0"/>
        <w:spacing w:after="0"/>
      </w:pPr>
    </w:p>
    <w:p w14:paraId="428EA6CE" w14:textId="77777777" w:rsidR="00272013" w:rsidRDefault="00272013" w:rsidP="006C5651">
      <w:pPr>
        <w:pStyle w:val="a0"/>
        <w:spacing w:after="0"/>
      </w:pPr>
    </w:p>
    <w:p w14:paraId="75A20FF7" w14:textId="02470CFF" w:rsidR="00272013" w:rsidRDefault="006C5651" w:rsidP="006C5651">
      <w:pPr>
        <w:pStyle w:val="a0"/>
        <w:spacing w:after="0"/>
        <w:jc w:val="center"/>
      </w:pPr>
      <w:r w:rsidRPr="006C5651">
        <w:rPr>
          <w:b/>
          <w:sz w:val="32"/>
          <w:szCs w:val="32"/>
        </w:rPr>
        <w:t xml:space="preserve">Разработка </w:t>
      </w:r>
      <w:proofErr w:type="spellStart"/>
      <w:r w:rsidRPr="006C5651">
        <w:rPr>
          <w:b/>
          <w:sz w:val="32"/>
          <w:szCs w:val="32"/>
        </w:rPr>
        <w:t>web</w:t>
      </w:r>
      <w:proofErr w:type="spellEnd"/>
      <w:r w:rsidRPr="006C5651">
        <w:rPr>
          <w:b/>
          <w:sz w:val="32"/>
          <w:szCs w:val="32"/>
        </w:rPr>
        <w:t xml:space="preserve">-приложения для мониторинга позиций сайтов по запросам в поисковой системе </w:t>
      </w:r>
      <w:r w:rsidR="000F0597">
        <w:rPr>
          <w:b/>
          <w:sz w:val="32"/>
          <w:szCs w:val="32"/>
        </w:rPr>
        <w:t>Яндекс</w:t>
      </w:r>
      <w:r w:rsidRPr="006C5651">
        <w:rPr>
          <w:b/>
          <w:sz w:val="32"/>
          <w:szCs w:val="32"/>
        </w:rPr>
        <w:t>.</w:t>
      </w:r>
    </w:p>
    <w:p w14:paraId="654B5C7B" w14:textId="77777777" w:rsidR="00272013" w:rsidRDefault="00272013" w:rsidP="006C5651">
      <w:pPr>
        <w:pStyle w:val="a0"/>
        <w:spacing w:after="0"/>
      </w:pPr>
    </w:p>
    <w:p w14:paraId="1727CE4D" w14:textId="77777777" w:rsidR="00272013" w:rsidRDefault="00272013" w:rsidP="006C5651">
      <w:pPr>
        <w:pStyle w:val="a0"/>
        <w:spacing w:after="0"/>
      </w:pPr>
    </w:p>
    <w:p w14:paraId="6D221DDC" w14:textId="77777777" w:rsidR="00272013" w:rsidRDefault="00272013" w:rsidP="006C5651">
      <w:pPr>
        <w:pStyle w:val="a0"/>
        <w:spacing w:after="0"/>
      </w:pPr>
    </w:p>
    <w:p w14:paraId="50E08279" w14:textId="77777777" w:rsidR="00272013" w:rsidRDefault="00BB4910" w:rsidP="006C5651">
      <w:pPr>
        <w:pStyle w:val="a0"/>
        <w:spacing w:after="0"/>
        <w:jc w:val="center"/>
      </w:pPr>
      <w:r>
        <w:rPr>
          <w:bCs/>
          <w:sz w:val="28"/>
          <w:szCs w:val="28"/>
        </w:rPr>
        <w:t>КУРСОВАЯ РАБОТА</w:t>
      </w:r>
    </w:p>
    <w:p w14:paraId="4FFA380B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r w:rsidRPr="006C5651">
        <w:rPr>
          <w:bCs/>
          <w:sz w:val="28"/>
          <w:szCs w:val="28"/>
        </w:rPr>
        <w:t>по дисциплине «Программная инженерия»</w:t>
      </w:r>
    </w:p>
    <w:p w14:paraId="4D44E0E7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proofErr w:type="spellStart"/>
      <w:r w:rsidRPr="006C5651">
        <w:rPr>
          <w:bCs/>
          <w:sz w:val="28"/>
          <w:szCs w:val="28"/>
        </w:rPr>
        <w:t>ЮУрГУ</w:t>
      </w:r>
      <w:proofErr w:type="spellEnd"/>
      <w:r w:rsidRPr="006C5651">
        <w:rPr>
          <w:bCs/>
          <w:sz w:val="28"/>
          <w:szCs w:val="28"/>
        </w:rPr>
        <w:t xml:space="preserve"> – 010</w:t>
      </w:r>
      <w:r w:rsidR="006C5651" w:rsidRPr="006C5651">
        <w:rPr>
          <w:bCs/>
          <w:sz w:val="28"/>
          <w:szCs w:val="28"/>
        </w:rPr>
        <w:t>3</w:t>
      </w:r>
      <w:r w:rsidRPr="006C5651">
        <w:rPr>
          <w:bCs/>
          <w:sz w:val="28"/>
          <w:szCs w:val="28"/>
        </w:rPr>
        <w:t>00.62.</w:t>
      </w:r>
      <w:r w:rsidRPr="006C5651">
        <w:rPr>
          <w:bCs/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F30834">
        <w:rPr>
          <w:noProof/>
          <w:sz w:val="28"/>
          <w:szCs w:val="28"/>
        </w:rPr>
        <w:t>2014</w:t>
      </w:r>
      <w:r w:rsidRPr="006C5651">
        <w:rPr>
          <w:sz w:val="28"/>
          <w:szCs w:val="28"/>
        </w:rPr>
        <w:fldChar w:fldCharType="end"/>
      </w:r>
      <w:r w:rsidRPr="006C5651">
        <w:rPr>
          <w:sz w:val="28"/>
          <w:szCs w:val="28"/>
        </w:rPr>
        <w:t>.</w:t>
      </w:r>
      <w:r w:rsidR="006C5651" w:rsidRPr="006C5651">
        <w:rPr>
          <w:sz w:val="28"/>
          <w:szCs w:val="28"/>
        </w:rPr>
        <w:t>11-027-1909</w:t>
      </w:r>
      <w:r w:rsidRPr="006C5651">
        <w:rPr>
          <w:sz w:val="28"/>
          <w:szCs w:val="28"/>
        </w:rPr>
        <w:t>.КР</w:t>
      </w:r>
    </w:p>
    <w:p w14:paraId="6674CEC3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2A2D0EAB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1D988B51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00256A10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36628DCD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tbl>
      <w:tblPr>
        <w:tblW w:w="0" w:type="auto"/>
        <w:tblLook w:val="0000" w:firstRow="0" w:lastRow="0" w:firstColumn="0" w:lastColumn="0" w:noHBand="0" w:noVBand="0"/>
      </w:tblPr>
      <w:tblGrid>
        <w:gridCol w:w="4926"/>
        <w:gridCol w:w="4926"/>
      </w:tblGrid>
      <w:tr w:rsidR="00272013" w:rsidRPr="006C5651" w14:paraId="6E5A43C7" w14:textId="77777777">
        <w:tc>
          <w:tcPr>
            <w:tcW w:w="4926" w:type="dxa"/>
            <w:shd w:val="clear" w:color="auto" w:fill="auto"/>
          </w:tcPr>
          <w:p w14:paraId="7DE6CED5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proofErr w:type="spellStart"/>
            <w:r w:rsidRPr="006C5651">
              <w:rPr>
                <w:sz w:val="28"/>
                <w:szCs w:val="28"/>
              </w:rPr>
              <w:t>Нормоконтролер</w:t>
            </w:r>
            <w:proofErr w:type="spellEnd"/>
            <w:r w:rsidRPr="006C5651">
              <w:rPr>
                <w:sz w:val="28"/>
                <w:szCs w:val="28"/>
              </w:rPr>
              <w:t>,</w:t>
            </w:r>
            <w:r w:rsidRPr="006C5651">
              <w:rPr>
                <w:b/>
                <w:sz w:val="28"/>
                <w:szCs w:val="28"/>
              </w:rPr>
              <w:t xml:space="preserve"> </w:t>
            </w:r>
            <w:r w:rsidR="006C5651">
              <w:rPr>
                <w:sz w:val="28"/>
                <w:szCs w:val="28"/>
              </w:rPr>
              <w:t>к</w:t>
            </w:r>
            <w:r w:rsidR="006C5651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 w:rsidR="006C5651">
              <w:rPr>
                <w:sz w:val="28"/>
                <w:szCs w:val="28"/>
              </w:rPr>
              <w:t xml:space="preserve"> каф. СП</w:t>
            </w:r>
          </w:p>
          <w:p w14:paraId="1A99B60B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____</w:t>
            </w:r>
            <w:proofErr w:type="spellStart"/>
            <w:r w:rsidRPr="006C5651">
              <w:rPr>
                <w:sz w:val="28"/>
                <w:szCs w:val="28"/>
              </w:rPr>
              <w:t>Г.И.Радченко</w:t>
            </w:r>
            <w:proofErr w:type="spellEnd"/>
          </w:p>
          <w:p w14:paraId="15E996CB" w14:textId="77777777" w:rsidR="00272013" w:rsidRPr="006C5651" w:rsidRDefault="00BB4910" w:rsidP="006C5651">
            <w:pPr>
              <w:pStyle w:val="a0"/>
              <w:spacing w:after="0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F30834">
              <w:rPr>
                <w:noProof/>
                <w:sz w:val="28"/>
                <w:szCs w:val="28"/>
              </w:rPr>
              <w:t>2014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  <w:tc>
          <w:tcPr>
            <w:tcW w:w="4926" w:type="dxa"/>
            <w:shd w:val="clear" w:color="auto" w:fill="auto"/>
          </w:tcPr>
          <w:p w14:paraId="3D4AB892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Научный руководитель:</w:t>
            </w:r>
          </w:p>
          <w:p w14:paraId="7697962C" w14:textId="77777777" w:rsidR="00272013" w:rsidRPr="006C5651" w:rsidRDefault="006C5651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к</w:t>
            </w:r>
            <w:r w:rsidR="00BB4910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>
              <w:rPr>
                <w:sz w:val="28"/>
                <w:szCs w:val="28"/>
              </w:rPr>
              <w:t xml:space="preserve"> каф. СП</w:t>
            </w:r>
          </w:p>
          <w:p w14:paraId="30690DB9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</w:t>
            </w:r>
            <w:proofErr w:type="spellStart"/>
            <w:r w:rsidRPr="006C5651">
              <w:rPr>
                <w:sz w:val="28"/>
                <w:szCs w:val="28"/>
              </w:rPr>
              <w:t>Г.И.Радченко</w:t>
            </w:r>
            <w:proofErr w:type="spellEnd"/>
          </w:p>
          <w:p w14:paraId="49402FDF" w14:textId="77777777" w:rsidR="00272013" w:rsidRPr="006C5651" w:rsidRDefault="00272013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</w:p>
          <w:p w14:paraId="3E796AA8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Автор работы:</w:t>
            </w:r>
          </w:p>
          <w:p w14:paraId="52FD9768" w14:textId="77777777" w:rsidR="00272013" w:rsidRPr="006C5651" w:rsidRDefault="00BB4910" w:rsidP="006C5651">
            <w:pPr>
              <w:pStyle w:val="a0"/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тудент группы ВМИ-311</w:t>
            </w:r>
          </w:p>
          <w:p w14:paraId="65A64B98" w14:textId="77777777" w:rsidR="00272013" w:rsidRPr="006C5651" w:rsidRDefault="00BB4910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</w:t>
            </w:r>
            <w:proofErr w:type="spellStart"/>
            <w:r w:rsidRPr="006C5651">
              <w:rPr>
                <w:sz w:val="28"/>
                <w:szCs w:val="28"/>
              </w:rPr>
              <w:t>Е.А.Неповинных</w:t>
            </w:r>
            <w:proofErr w:type="spellEnd"/>
          </w:p>
          <w:p w14:paraId="37AEE5C1" w14:textId="77777777" w:rsidR="00272013" w:rsidRPr="006C5651" w:rsidRDefault="00272013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</w:p>
          <w:p w14:paraId="4BB0E74B" w14:textId="77777777" w:rsidR="00272013" w:rsidRPr="006C5651" w:rsidRDefault="00272013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</w:p>
          <w:p w14:paraId="5CA5FB57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Работа защищена</w:t>
            </w:r>
          </w:p>
          <w:p w14:paraId="66A8234D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 оценкой:</w:t>
            </w:r>
            <w:r w:rsidRPr="006C5651">
              <w:rPr>
                <w:sz w:val="28"/>
                <w:szCs w:val="28"/>
              </w:rPr>
              <w:tab/>
              <w:t>___________</w:t>
            </w:r>
          </w:p>
          <w:p w14:paraId="5B5F33FC" w14:textId="77777777" w:rsidR="00272013" w:rsidRPr="006C5651" w:rsidRDefault="00BB4910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F30834">
              <w:rPr>
                <w:noProof/>
                <w:sz w:val="28"/>
                <w:szCs w:val="28"/>
              </w:rPr>
              <w:t>2014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</w:tr>
    </w:tbl>
    <w:p w14:paraId="17E72574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199485DF" w14:textId="77777777" w:rsidR="006C5651" w:rsidRDefault="006C5651" w:rsidP="006C5651">
      <w:pPr>
        <w:pStyle w:val="a0"/>
        <w:spacing w:after="0"/>
        <w:jc w:val="center"/>
        <w:rPr>
          <w:sz w:val="28"/>
          <w:szCs w:val="28"/>
        </w:rPr>
      </w:pPr>
    </w:p>
    <w:p w14:paraId="71E06E5C" w14:textId="77777777" w:rsidR="00272013" w:rsidRDefault="00BB4910" w:rsidP="006C5651">
      <w:pPr>
        <w:pStyle w:val="a0"/>
        <w:spacing w:after="0"/>
        <w:jc w:val="center"/>
        <w:rPr>
          <w:sz w:val="28"/>
          <w:szCs w:val="28"/>
        </w:rPr>
      </w:pPr>
      <w:r w:rsidRPr="006C5651">
        <w:rPr>
          <w:sz w:val="28"/>
          <w:szCs w:val="28"/>
        </w:rPr>
        <w:t xml:space="preserve">Челябинск </w:t>
      </w:r>
      <w:r w:rsidRPr="006C5651">
        <w:rPr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F30834">
        <w:rPr>
          <w:noProof/>
          <w:sz w:val="28"/>
          <w:szCs w:val="28"/>
        </w:rPr>
        <w:t>2014</w:t>
      </w:r>
      <w:r w:rsidRPr="006C5651">
        <w:rPr>
          <w:sz w:val="28"/>
          <w:szCs w:val="28"/>
        </w:rPr>
        <w:fldChar w:fldCharType="end"/>
      </w:r>
    </w:p>
    <w:bookmarkStart w:id="2" w:name="_Toc263082246" w:displacedByCustomXml="next"/>
    <w:sdt>
      <w:sdtPr>
        <w:id w:val="-2025549399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b/>
          <w:bCs/>
          <w:sz w:val="28"/>
          <w:szCs w:val="28"/>
        </w:rPr>
      </w:sdtEndPr>
      <w:sdtContent>
        <w:p w14:paraId="49F6C206" w14:textId="77777777" w:rsidR="0016336E" w:rsidRPr="00C2015B" w:rsidRDefault="0016336E" w:rsidP="00C2015B">
          <w:pPr>
            <w:pStyle w:val="af8"/>
            <w:jc w:val="center"/>
            <w:rPr>
              <w:rFonts w:ascii="Times New Roman" w:hAnsi="Times New Roman" w:cs="Times New Roman"/>
              <w:b/>
              <w:sz w:val="32"/>
              <w:szCs w:val="32"/>
            </w:rPr>
          </w:pPr>
          <w:r w:rsidRPr="00C2015B">
            <w:rPr>
              <w:rFonts w:ascii="Times New Roman" w:hAnsi="Times New Roman" w:cs="Times New Roman"/>
              <w:b/>
              <w:sz w:val="32"/>
              <w:szCs w:val="32"/>
            </w:rPr>
            <w:t>Содержание:</w:t>
          </w:r>
        </w:p>
        <w:p w14:paraId="1A7E2ABC" w14:textId="77777777" w:rsidR="0050356D" w:rsidRPr="007A76A4" w:rsidRDefault="0016336E">
          <w:pPr>
            <w:pStyle w:val="10"/>
            <w:tabs>
              <w:tab w:val="right" w:leader="dot" w:pos="9627"/>
            </w:tabs>
            <w:rPr>
              <w:rFonts w:ascii="Times New Roman" w:hAnsi="Times New Roman" w:cs="Times New Roman"/>
              <w:noProof/>
              <w:sz w:val="28"/>
              <w:szCs w:val="28"/>
            </w:rPr>
          </w:pPr>
          <w:r w:rsidRPr="007A76A4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7A76A4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7A76A4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375262582" w:history="1"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375262582 \h </w:instrTex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53A3DDE" w14:textId="77777777" w:rsidR="0050356D" w:rsidRPr="007A76A4" w:rsidRDefault="00974CE4">
          <w:pPr>
            <w:pStyle w:val="10"/>
            <w:tabs>
              <w:tab w:val="right" w:leader="dot" w:pos="9627"/>
            </w:tabs>
            <w:rPr>
              <w:rFonts w:ascii="Times New Roman" w:hAnsi="Times New Roman" w:cs="Times New Roman"/>
              <w:noProof/>
              <w:sz w:val="28"/>
              <w:szCs w:val="28"/>
            </w:rPr>
          </w:pPr>
          <w:hyperlink w:anchor="_Toc375262583" w:history="1"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</w:rPr>
              <w:t xml:space="preserve">Обзор литературы </w:t>
            </w:r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  <w:highlight w:val="red"/>
              </w:rPr>
              <w:t>ССЫЛКИ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375262583 \h </w:instrTex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6646A1A" w14:textId="77777777" w:rsidR="0016336E" w:rsidRPr="007A76A4" w:rsidRDefault="0016336E">
          <w:pPr>
            <w:rPr>
              <w:rFonts w:ascii="Times New Roman" w:hAnsi="Times New Roman" w:cs="Times New Roman"/>
              <w:sz w:val="28"/>
              <w:szCs w:val="28"/>
            </w:rPr>
          </w:pPr>
          <w:r w:rsidRPr="007A76A4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14:paraId="65475C68" w14:textId="77777777" w:rsidR="001C42D9" w:rsidRPr="001C42D9" w:rsidRDefault="001C42D9" w:rsidP="0016336E">
      <w:pPr>
        <w:pStyle w:val="1"/>
        <w:pageBreakBefore/>
      </w:pPr>
      <w:bookmarkStart w:id="3" w:name="_Toc375262582"/>
      <w:r w:rsidRPr="001C42D9">
        <w:lastRenderedPageBreak/>
        <w:t>Введение</w:t>
      </w:r>
      <w:bookmarkEnd w:id="2"/>
      <w:bookmarkEnd w:id="3"/>
    </w:p>
    <w:p w14:paraId="70B7B202" w14:textId="7F82F714" w:rsidR="00F451C4" w:rsidRDefault="00F451C4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Продвижение интернет-сайта в поисковых системах позволяет значительно увеличить количество просмотров и качество активных пользователей сайта. На сегодняшний день продвижение сайтов в </w:t>
      </w:r>
      <w:proofErr w:type="gramStart"/>
      <w:r w:rsidRPr="00F451C4">
        <w:rPr>
          <w:rFonts w:ascii="Times New Roman" w:eastAsia="Times New Roman" w:hAnsi="Times New Roman" w:cs="Times New Roman"/>
          <w:sz w:val="28"/>
          <w:szCs w:val="28"/>
        </w:rPr>
        <w:t>русско-язычном</w:t>
      </w:r>
      <w:proofErr w:type="gram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 сегменте сети Интернет осуществляется в 5-ти наиболее популярных поисковых системах</w:t>
      </w:r>
      <w:r w:rsidR="007B5695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liveinternet.ru/stat/ru/searches.html", "accessed" : { "date-parts" : [ [ "2014", "1", "28" ] ] }, "id" : "ITEM-1", "issued" : { "date-parts" : [ [ "0" ] ] }, "title" : "\u0421\u0442\u0430\u0442\u0438\u0441\u0442\u0438\u043a\u0430 \u043f\u043e\u0438\u0441\u043a\u043e\u0432\u044b\u0445 \u0441\u0438\u0441\u0442\u0435\u043c", "type" : "webpage" }, "uris" : [ "http://www.mendeley.com/documents/?uuid=d4a34b60-8c0a-419f-b83a-13f49d2218a7" ] } ], "mendeley" : { "previouslyFormattedCitation" : "[4]" }, "properties" : { "noteIndex" : 0 }, "schema" : "https://github.com/citation-style-language/schema/raw/master/csl-citation.json" }</w:instrText>
      </w:r>
      <w:r w:rsidR="007B5695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4]</w:t>
      </w:r>
      <w:r w:rsidR="007B5695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: Яндекс, </w:t>
      </w:r>
      <w:proofErr w:type="spellStart"/>
      <w:r w:rsidRPr="00F451C4">
        <w:rPr>
          <w:rFonts w:ascii="Times New Roman" w:eastAsia="Times New Roman" w:hAnsi="Times New Roman" w:cs="Times New Roman"/>
          <w:sz w:val="28"/>
          <w:szCs w:val="28"/>
        </w:rPr>
        <w:t>Google</w:t>
      </w:r>
      <w:proofErr w:type="spell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, поиск Mail.ru, </w:t>
      </w:r>
      <w:proofErr w:type="spellStart"/>
      <w:r w:rsidRPr="00F451C4">
        <w:rPr>
          <w:rFonts w:ascii="Times New Roman" w:eastAsia="Times New Roman" w:hAnsi="Times New Roman" w:cs="Times New Roman"/>
          <w:sz w:val="28"/>
          <w:szCs w:val="28"/>
        </w:rPr>
        <w:t>Rambler</w:t>
      </w:r>
      <w:proofErr w:type="spell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7B5695">
        <w:rPr>
          <w:rFonts w:ascii="Times New Roman" w:eastAsia="Times New Roman" w:hAnsi="Times New Roman" w:cs="Times New Roman"/>
          <w:sz w:val="28"/>
          <w:szCs w:val="28"/>
          <w:lang w:val="en-US"/>
        </w:rPr>
        <w:t>Bing</w:t>
      </w:r>
      <w:r w:rsidRPr="00F451C4">
        <w:rPr>
          <w:rFonts w:ascii="Times New Roman" w:eastAsia="Times New Roman" w:hAnsi="Times New Roman" w:cs="Times New Roman"/>
          <w:sz w:val="28"/>
          <w:szCs w:val="28"/>
        </w:rPr>
        <w:t>. Существует целый ряд различных способов продвижения интернет-сайта в поисковых системах: генерация и размещение на сайте уникального и релевантного контента, продвижение сайта в каталогах и социальных сетях, использование определенных ключевых слов, покупка внешних ссылок на сайт и др. Для скорейшего достижения высокой позиции сайта и привлечения большего числа клиентов, необходимо постоянно отслеживать положение продвигаемого веб-ресурса в поисковых системах. Для решения этой задачи существуют системы мониторинга</w:t>
      </w:r>
      <w:r w:rsidR="00D55077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semonitor.ru/positioning.html", "accessed" : { "date-parts" : [ [ "2014", "1", "28" ] ] }, "id" : "ITEM-1", "issued" : { "date-parts" : [ [ "0" ] ] }, "title" : "\u041e\u043f\u0440\u0435\u0434\u0435\u043b\u0435\u043d\u0438\u0435 \u043f\u043e\u0437\u0438\u0446\u0438\u0439 \u0441\u0430\u0439\u0442\u0430 \u0432 \u043f\u043e\u0438\u0441\u043a\u043e\u0432\u0438\u043a\u0430\u0445 \u042f\u043d\u0434\u0435\u043a\u0441 \u0438 \u0413\u0443\u0433\u043b", "type" : "webpage" }, "uris" : [ "http://www.mendeley.com/documents/?uuid=7831ac04-3d3f-4300-91e5-806fdd34f5c7" ] } ], "mendeley" : { "previouslyFormattedCitation" : "[5]" }, "properties" : { "noteIndex" : 0 }, "schema" : "https://github.com/citation-style-language/schema/raw/master/csl-citation.json" }</w:instrText>
      </w:r>
      <w:r w:rsidR="00D55077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5]</w:t>
      </w:r>
      <w:r w:rsidR="00D55077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. Система мониторинга отслеживает и позволяет сохранять для дальнейшего анализа позиции веб-сайта в поисковых системах за определённый период времени. В настоящий момент наиболее развиты системы мониторинга в виде веб-приложений. Их популярность объясняется, главным образом, тем, что клиенты не зависят от конкретной операционной системы пользователя, поэтому веб-приложения являются межплатформенными сервисами. </w:t>
      </w:r>
    </w:p>
    <w:p w14:paraId="5B81FB0C" w14:textId="4550BC3E" w:rsidR="00903F85" w:rsidRDefault="001C42D9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>Актуальность данной темы</w:t>
      </w:r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(0.5 </w:t>
      </w:r>
      <w:proofErr w:type="spellStart"/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стр</w:t>
      </w:r>
      <w:proofErr w:type="spellEnd"/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)</w:t>
      </w:r>
      <w:r w:rsidR="00A3609F">
        <w:rPr>
          <w:rFonts w:ascii="Times New Roman" w:eastAsia="Times New Roman" w:hAnsi="Times New Roman" w:cs="Times New Roman"/>
          <w:sz w:val="28"/>
          <w:szCs w:val="28"/>
        </w:rPr>
        <w:t xml:space="preserve"> обусловлена необходимостью постоянного анализа позиций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>коммерческих</w:t>
      </w:r>
      <w:r w:rsidRPr="001C42D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сайтов в поисковой выдаче для увеличения их </w:t>
      </w:r>
      <w:r w:rsidR="00F451C4" w:rsidRPr="004917EC">
        <w:rPr>
          <w:rFonts w:ascii="Times New Roman" w:eastAsia="Times New Roman" w:hAnsi="Times New Roman" w:cs="Times New Roman"/>
          <w:sz w:val="28"/>
          <w:szCs w:val="28"/>
        </w:rPr>
        <w:t>посещаемости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>в процессе поисковой оптимизации (</w:t>
      </w:r>
      <w:proofErr w:type="spellStart"/>
      <w:r w:rsidR="00161EDC">
        <w:rPr>
          <w:rFonts w:ascii="Times New Roman" w:eastAsia="Times New Roman" w:hAnsi="Times New Roman" w:cs="Times New Roman"/>
          <w:sz w:val="28"/>
          <w:szCs w:val="28"/>
        </w:rPr>
        <w:t>S</w:t>
      </w:r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earch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E</w:t>
      </w:r>
      <w:proofErr w:type="spellStart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ngine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O</w:t>
      </w:r>
      <w:proofErr w:type="spellStart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ptimization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, SEO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>) сайта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Оперативное определение </w:t>
      </w:r>
      <w:r w:rsidR="00903F85" w:rsidRPr="00903F85">
        <w:rPr>
          <w:rFonts w:ascii="Times New Roman" w:eastAsia="Times New Roman" w:hAnsi="Times New Roman" w:cs="Times New Roman"/>
          <w:sz w:val="28"/>
          <w:szCs w:val="28"/>
        </w:rPr>
        <w:t>неэффективных запросов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по </w:t>
      </w:r>
      <w:r w:rsidR="00903F85" w:rsidRPr="00FD36E1">
        <w:rPr>
          <w:rFonts w:ascii="Times New Roman" w:eastAsia="Times New Roman" w:hAnsi="Times New Roman" w:cs="Times New Roman"/>
          <w:sz w:val="28"/>
          <w:szCs w:val="28"/>
        </w:rPr>
        <w:t>которым</w:t>
      </w:r>
      <w:r w:rsidR="00903F85" w:rsidRPr="00FD36E1">
        <w:rPr>
          <w:rFonts w:ascii="Times New Roman" w:eastAsia="Times New Roman" w:hAnsi="Times New Roman" w:cs="Times New Roman"/>
          <w:color w:val="FF0000"/>
          <w:sz w:val="28"/>
          <w:szCs w:val="28"/>
        </w:rPr>
        <w:t xml:space="preserve">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>позиции сайта долгое время остаются низкими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позволяет</w:t>
      </w:r>
      <w:ins w:id="4" w:author="Gleb Radchenko" w:date="2014-01-09T11:31:00Z">
        <w:r w:rsidR="00F451C4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>скоррект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ировать стратегию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и </w:t>
      </w:r>
      <w:r w:rsidR="00F451C4" w:rsidRPr="00F60A98">
        <w:rPr>
          <w:rFonts w:ascii="Times New Roman" w:eastAsia="Times New Roman" w:hAnsi="Times New Roman" w:cs="Times New Roman"/>
          <w:sz w:val="28"/>
          <w:szCs w:val="28"/>
        </w:rPr>
        <w:t>оптимизировать расходы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продвижения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сайта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18D698D0" w14:textId="77777777" w:rsidR="001E6C2B" w:rsidRPr="001E6C2B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i/>
          <w:sz w:val="28"/>
          <w:szCs w:val="28"/>
        </w:rPr>
        <w:t>Целью данной работы (1 предложение)</w:t>
      </w:r>
      <w:r w:rsidRPr="001E6C2B">
        <w:rPr>
          <w:rFonts w:ascii="Times New Roman" w:eastAsia="Times New Roman" w:hAnsi="Times New Roman" w:cs="Times New Roman"/>
          <w:sz w:val="28"/>
          <w:szCs w:val="28"/>
        </w:rPr>
        <w:t xml:space="preserve"> является разработка </w:t>
      </w:r>
      <w:proofErr w:type="spellStart"/>
      <w:r w:rsidRPr="001E6C2B">
        <w:rPr>
          <w:rFonts w:ascii="Times New Roman" w:eastAsia="Times New Roman" w:hAnsi="Times New Roman" w:cs="Times New Roman"/>
          <w:sz w:val="28"/>
          <w:szCs w:val="28"/>
        </w:rPr>
        <w:t>web</w:t>
      </w:r>
      <w:proofErr w:type="spellEnd"/>
      <w:r w:rsidRPr="001E6C2B">
        <w:rPr>
          <w:rFonts w:ascii="Times New Roman" w:eastAsia="Times New Roman" w:hAnsi="Times New Roman" w:cs="Times New Roman"/>
          <w:sz w:val="28"/>
          <w:szCs w:val="28"/>
        </w:rPr>
        <w:t xml:space="preserve">-приложения для мониторинга позиций сайтов по запросам в поисковой системе Яндекс. </w:t>
      </w:r>
    </w:p>
    <w:p w14:paraId="7BB133A8" w14:textId="77777777" w:rsidR="001E6C2B" w:rsidRPr="001E6C2B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sz w:val="28"/>
          <w:szCs w:val="28"/>
        </w:rPr>
        <w:lastRenderedPageBreak/>
        <w:t>Для достижения указанной цели необходимо решить следующие задачи:</w:t>
      </w:r>
    </w:p>
    <w:p w14:paraId="3C020319" w14:textId="1ADC3CEC" w:rsidR="001E6C2B" w:rsidRPr="001E6C2B" w:rsidRDefault="001E6C2B" w:rsidP="001E6C2B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E6C2B">
        <w:rPr>
          <w:kern w:val="0"/>
          <w:szCs w:val="28"/>
        </w:rPr>
        <w:t>изучить особенности существующих систем мониторинга позиций сайтов в поисковых системах;</w:t>
      </w:r>
    </w:p>
    <w:p w14:paraId="216A07F6" w14:textId="308DCA66" w:rsidR="001E6C2B" w:rsidRPr="001E6C2B" w:rsidRDefault="001E6C2B" w:rsidP="001E6C2B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E6C2B">
        <w:rPr>
          <w:kern w:val="0"/>
          <w:szCs w:val="28"/>
        </w:rPr>
        <w:t xml:space="preserve">изучить особенности работы с платформами </w:t>
      </w:r>
      <w:proofErr w:type="spellStart"/>
      <w:r w:rsidRPr="001E6C2B">
        <w:rPr>
          <w:kern w:val="0"/>
          <w:szCs w:val="28"/>
        </w:rPr>
        <w:t>Django</w:t>
      </w:r>
      <w:proofErr w:type="spellEnd"/>
      <w:r w:rsidRPr="001E6C2B">
        <w:rPr>
          <w:kern w:val="0"/>
          <w:szCs w:val="28"/>
        </w:rPr>
        <w:t xml:space="preserve"> и </w:t>
      </w:r>
      <w:r w:rsidRPr="001E6C2B">
        <w:rPr>
          <w:kern w:val="0"/>
          <w:szCs w:val="28"/>
          <w:lang w:val="en-US"/>
        </w:rPr>
        <w:t>Twitter</w:t>
      </w:r>
      <w:r w:rsidRPr="001E6C2B">
        <w:rPr>
          <w:kern w:val="0"/>
          <w:szCs w:val="28"/>
        </w:rPr>
        <w:t xml:space="preserve"> </w:t>
      </w:r>
      <w:r w:rsidRPr="001E6C2B">
        <w:rPr>
          <w:kern w:val="0"/>
          <w:szCs w:val="28"/>
          <w:lang w:val="en-US"/>
        </w:rPr>
        <w:t>Bootstrap</w:t>
      </w:r>
      <w:r w:rsidRPr="001E6C2B">
        <w:rPr>
          <w:kern w:val="0"/>
          <w:szCs w:val="28"/>
        </w:rPr>
        <w:t>;</w:t>
      </w:r>
    </w:p>
    <w:p w14:paraId="7BC02C40" w14:textId="4D3ACB4E" w:rsidR="001E6C2B" w:rsidRPr="001E6C2B" w:rsidRDefault="001E6C2B" w:rsidP="001E6C2B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sz w:val="28"/>
          <w:szCs w:val="28"/>
        </w:rPr>
        <w:t>изучить существующие подходы разработки систем мониторинга позиций сайтов в поисковых системах;</w:t>
      </w:r>
    </w:p>
    <w:p w14:paraId="1A8FF1D8" w14:textId="0A3E6D11" w:rsidR="001E6C2B" w:rsidRPr="001E6C2B" w:rsidRDefault="001E6C2B" w:rsidP="001E6C2B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sz w:val="28"/>
          <w:szCs w:val="28"/>
        </w:rPr>
        <w:t>спроектировать архитектуру системы мониторинга позиций сайтов в поисковых системах;</w:t>
      </w:r>
    </w:p>
    <w:p w14:paraId="289D7799" w14:textId="17EADD4D" w:rsidR="001E6C2B" w:rsidRPr="0016336E" w:rsidRDefault="001E6C2B" w:rsidP="001E6C2B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реализовать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и протестировать </w:t>
      </w: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веб-приложение для </w:t>
      </w:r>
      <w:r w:rsidRPr="00A600C1">
        <w:rPr>
          <w:rFonts w:ascii="Times New Roman" w:eastAsia="Times New Roman" w:hAnsi="Times New Roman" w:cs="Times New Roman"/>
          <w:sz w:val="28"/>
          <w:szCs w:val="28"/>
        </w:rPr>
        <w:t xml:space="preserve">мониторинга позиций сайтов по запросам в поисковой системе </w:t>
      </w:r>
      <w:r>
        <w:rPr>
          <w:rFonts w:ascii="Times New Roman" w:eastAsia="Times New Roman" w:hAnsi="Times New Roman" w:cs="Times New Roman"/>
          <w:sz w:val="28"/>
          <w:szCs w:val="28"/>
        </w:rPr>
        <w:t>Яндекс</w:t>
      </w:r>
    </w:p>
    <w:p w14:paraId="3D58F5B3" w14:textId="77777777" w:rsidR="001E6C2B" w:rsidRDefault="001E6C2B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2C10AA3D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Первы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посвящён теории. Мы рассмотрим основные плюсы и минусы ведения «электронного бизнеса», постараемся выделить основные современные технологии, позволяющие решить данную задачу, проведём их сравнительный анализ и выберем наиболее, на наш взгляд, подходящие.</w:t>
      </w:r>
    </w:p>
    <w:p w14:paraId="165FC193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о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втором разделе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рассмотрим основные составляющие интернет-магазина с программной точки зрения. Сюда входят описания: Схемы базы данных, взаимодействия отдельных частей магазина, особенности реализации предложенных моделей, методов и алгоритмов.</w:t>
      </w:r>
    </w:p>
    <w:p w14:paraId="7291EEF4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Трети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содержит экспериментальную часть. Здесь мы попытаемся оценить адекватность и эффективность предложенных и реализованных ранее алгоритмов и методов. Проведём некоторое сравнение с уже существующими подобными системами.</w:t>
      </w:r>
    </w:p>
    <w:p w14:paraId="6388FC93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заключении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сделаем вывод о проделанной работе и поставим основные цели развития.</w:t>
      </w:r>
    </w:p>
    <w:p w14:paraId="2A80D8FA" w14:textId="75F7792F" w:rsidR="001E6C2B" w:rsidRDefault="001E6C2B">
      <w:pPr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br w:type="page"/>
      </w:r>
    </w:p>
    <w:p w14:paraId="204148E3" w14:textId="6024F768" w:rsidR="0016336E" w:rsidRDefault="0016336E" w:rsidP="001E6C2B">
      <w:pPr>
        <w:pStyle w:val="1"/>
        <w:numPr>
          <w:ilvl w:val="0"/>
          <w:numId w:val="16"/>
        </w:numPr>
      </w:pPr>
      <w:bookmarkStart w:id="5" w:name="_Toc375262583"/>
      <w:r>
        <w:lastRenderedPageBreak/>
        <w:t>Обзор литературы</w:t>
      </w:r>
      <w:bookmarkEnd w:id="5"/>
    </w:p>
    <w:p w14:paraId="53A8F541" w14:textId="10F91851" w:rsidR="007423AA" w:rsidRPr="002547C2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Для успешного продвижения и мониторинга позиций сайта необходимо изучить и понять алгоритмы работы поисковых систем, в которых планируется продвигать сайт. 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>Поисковая с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истема получает и обрабатывает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hyperlink r:id="rId9" w:tooltip="Запрос" w:history="1">
        <w:r w:rsidR="00FC0F88" w:rsidRPr="00FC0F88">
          <w:rPr>
            <w:rFonts w:ascii="Times New Roman" w:eastAsia="Times New Roman" w:hAnsi="Times New Roman" w:cs="Times New Roman"/>
            <w:sz w:val="28"/>
            <w:szCs w:val="28"/>
          </w:rPr>
          <w:t>запрос</w:t>
        </w:r>
      </w:hyperlink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сортирует все имеющиеся в своей базе данные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 xml:space="preserve"> о </w:t>
      </w:r>
      <w:r w:rsidR="009F079C">
        <w:rPr>
          <w:rFonts w:ascii="Times New Roman" w:eastAsia="Times New Roman" w:hAnsi="Times New Roman" w:cs="Times New Roman"/>
          <w:sz w:val="28"/>
          <w:szCs w:val="28"/>
        </w:rPr>
        <w:t>сайтах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>, к которым может иметь отношение данный запрос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то есть производит ра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нжирование, и выдает результат. </w:t>
      </w:r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>На странице результатов поиска</w:t>
      </w:r>
      <w:r w:rsidR="00FC0F88" w:rsidRPr="004B3B80">
        <w:rPr>
          <w:rFonts w:ascii="Times New Roman" w:eastAsia="Times New Roman" w:hAnsi="Times New Roman" w:cs="Times New Roman"/>
          <w:sz w:val="28"/>
          <w:szCs w:val="28"/>
        </w:rPr>
        <w:t xml:space="preserve"> в о</w:t>
      </w:r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 xml:space="preserve">пределенном порядке располагаются </w:t>
      </w:r>
      <w:hyperlink r:id="rId10" w:tooltip="Ссылка" w:history="1">
        <w:r w:rsidR="00FC0F88" w:rsidRPr="004B3B80">
          <w:rPr>
            <w:rFonts w:ascii="Times New Roman" w:eastAsia="Times New Roman" w:hAnsi="Times New Roman" w:cs="Times New Roman"/>
            <w:sz w:val="28"/>
            <w:szCs w:val="28"/>
          </w:rPr>
          <w:t>ссылки</w:t>
        </w:r>
      </w:hyperlink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 xml:space="preserve"> на веб-ресурсы, которые, по мнению </w:t>
      </w:r>
      <w:proofErr w:type="gramStart"/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>поисковой</w:t>
      </w:r>
      <w:proofErr w:type="gramEnd"/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 xml:space="preserve"> системы, наиболее соответствуют указанному запросу</w:t>
      </w:r>
      <w:r w:rsidR="00395593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searchengines.ru/articles/004556.html", "accessed" : { "date-parts" : [ [ "2014", "1", "28" ] ] }, "id" : "ITEM-1", "issued" : { "date-parts" : [ [ "0" ] ] }, "title" : "\u041a\u0430\u043a \u0440\u0430\u0431\u043e\u0442\u0430\u044e\u0442 \u043f\u043e\u0438\u0441\u043a\u043e\u0432\u044b\u0435 \u0441\u0438\u0441\u0442\u0435\u043c\u044b - SearchEngines.ru", "type" : "webpage" }, "uris" : [ "http://www.mendeley.com/documents/?uuid=f07d2030-d250-4d32-bee6-75c9fe6cbe45" ] }, { "id" : "ITEM-2", "itemData" : { "DOI" : "10.1016/j.comnet.2005.10.020", "ISSN" : "13891286", "author" : [ { "dropping-particle" : "", "family" : "Bar-Ilan", "given" : "Judit", "non-dropping-particle" : "", "parse-names" : false, "suffix" : "" }, { "dropping-particle" : "", "family" : "Mat-Hassan", "given" : "Mazlita", "non-dropping-particle" : "", "parse-names" : false, "suffix" : "" }, { "dropping-particle" : "", "family" : "Levene", "given" : "Mark", "non-dropping-particle" : "", "parse-names" : false, "suffix" : "" } ], "container-title" : "Computer Networks", "id" : "ITEM-2", "issue" : "10", "issued" : { "date-parts" : [ [ "2006", "7" ] ] }, "page" : "1448-1463", "title" : "Methods for comparing rankings of search engine results", "type" : "article-journal", "volume" : "50" }, "uris" : [ "http://www.mendeley.com/documents/?uuid=a4e4dc13-048f-404d-88b2-6df36e30681c" ] } ], "mendeley" : { "previouslyFormattedCitation" : "[1,\u00a06]" }, "properties" : { "noteIndex" : 0 }, "schema" : "https://github.com/citation-style-language/schema/raw/master/csl-citation.json" }</w:instrText>
      </w:r>
      <w:r w:rsidR="00395593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1, 6]</w:t>
      </w:r>
      <w:r w:rsidR="00395593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E704DA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CC4B849" w14:textId="1FF369A2" w:rsidR="00BB4910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сновные отличия моделей ранжирования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поисковых систем Яндекс и 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Google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заключаются в алгоритмах расчета 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характеристик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веб-ресурса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>, определяющ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их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 рейтинг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сайта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на странице результатов поиска.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Такие алгоритмы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являются запатентованными разработками и держатся в строгом секрете.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Анализ выдачи позволяет сделать некоторые предположения о том, на основе каких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признак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ов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производится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ранжировани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е результатов поисковой выдачи. </w:t>
      </w:r>
      <w:proofErr w:type="gramStart"/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Благодаря независимости признаков ранжирования от смыслового наполнения сайта, в рамках одной поисковой системы можно использовать одну и ту же модель ранжирования для запросов из совсем разных областей знаний</w:t>
      </w:r>
      <w:proofErr w:type="gramEnd"/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author" : [ { "dropping-particle" : "", "family" : "\u0412.\u0412. \u0417\u043e\u0441\u0438\u043c\u043e\u0432, \u0412.\u0421. \u0421\u0442\u0435\u043f\u0430\u0448\u043a\u043e", "given" : "\u0410.\u0421. \u0411\u0443\u043b\u0433\u0430\u043a\u043e\u0432\u0430", "non-dropping-particle" : "", "parse-names" : false, "suffix" : "" } ], "id" : "ITEM-1", "issued" : { "date-parts" : [ [ "2011" ] ] }, "page" : "69-77", "title" : "\u041f\u043e\u0441\u0442\u0440\u043e\u0435\u043d\u0438\u0435 \u0438 \u0441\u0440\u0430\u0432\u043d\u0438\u0442\u0435\u043b\u044c\u043d\u044b\u0439 \u0430\u043d\u0430\u043b\u0438\u0437 \u043c\u043e\u0434\u0435\u043b\u0435\u0439 \u0440\u0430\u043d\u0436\u0438\u0440\u043e\u0432\u0430\u043d\u0438\u044f \u0440\u0435\u0437\u0443\u043b\u044c\u0442\u0430\u0442\u043e\u0432 \u0440\u0430\u0431\u043e\u0442\u044b \u043f\u043e\u0438\u0441\u043a\u043e\u0432\u044b\u0445 \u0441\u0438\u0441\u0442\u0435\u043c google \u0438 \u044f\u043d\u0434\u0435\u043a\u0441", "type" : "article-journal" }, "uris" : [ "http://www.mendeley.com/documents/?uuid=93d228a3-6d85-4fb4-ad56-cb812df2fe52" ] }, { "id" : "ITEM-2", "itemData" : { "author" : [ { "dropping-particle" : "", "family" : "\u0421\u0435\u0433\u0430\u043b\u043e\u0432\u0438\u0447", "given" : "\u0418\u043b\u044c\u044f", "non-dropping-particle" : "", "parse-names" : false, "suffix" : "" }, { "dropping-particle" : "", "family" : "\u041c\u0430\u0441\u043b\u043e\u0432", "given" : "\u041c\u0438\u0445\u0430\u0438\u043b", "non-dropping-particle" : "", "parse-names" : false, "suffix" : "" } ], "id" : "ITEM-2", "issued" : { "date-parts" : [ [ "2004" ] ] }, "title" : "\u041d\u0435\u043a\u043e\u0442\u043e\u0440\u044b\u0435 \u0430\u0441\u043f\u0435\u043a\u0442\u044b \u043f\u043e\u043b\u043d\u043e\u0442\u0435\u043a\u0441\u0442\u043e\u0432\u043e\u0433\u043e \u043f\u043e\u0438\u0441\u043a\u0430 \u0438 \u0440\u0430\u043d\u0436\u0438\u0440\u043e\u0432\u0430\u043d\u0438\u044f \u0432 \u042f\u043d\u0434\u0435\u043a\u0441", "type" : "article-journal" }, "uris" : [ "http://www.mendeley.com/documents/?uuid=42d15e9b-692e-407c-82a6-f1446cf65094" ] } ], "mendeley" : { "previouslyFormattedCitation" : "[2,\u00a03]" }, "properties" : { "noteIndex" : 0 }, "schema" : "https://github.com/citation-style-language/schema/raw/master/csl-citation.json" }</w:instrTex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bookmarkStart w:id="6" w:name="_GoBack"/>
      <w:bookmarkEnd w:id="6"/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2, 3]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685E1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714AC1DB" w14:textId="57C0ABEF" w:rsidR="008E2E9D" w:rsidRPr="001463CD" w:rsidRDefault="00FA43B3" w:rsidP="008E2E9D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Результаты 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исследовани</w:t>
      </w:r>
      <w:r>
        <w:rPr>
          <w:rFonts w:ascii="Times New Roman" w:eastAsia="Times New Roman" w:hAnsi="Times New Roman" w:cs="Times New Roman"/>
          <w:sz w:val="28"/>
          <w:szCs w:val="28"/>
        </w:rPr>
        <w:t>й показывают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 xml:space="preserve">, что более </w:t>
      </w:r>
      <w:r>
        <w:rPr>
          <w:rFonts w:ascii="Times New Roman" w:eastAsia="Times New Roman" w:hAnsi="Times New Roman" w:cs="Times New Roman"/>
          <w:sz w:val="28"/>
          <w:szCs w:val="28"/>
        </w:rPr>
        <w:t>7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0% пользователей сети Интернет находят интересующие их ресурсы, используя поисковые системы</w:t>
      </w:r>
      <w:r w:rsidR="001E6C2B">
        <w:rPr>
          <w:rFonts w:ascii="Times New Roman" w:eastAsia="Times New Roman" w:hAnsi="Times New Roman" w:cs="Times New Roman"/>
          <w:sz w:val="28"/>
          <w:szCs w:val="28"/>
        </w:rPr>
        <w:t> </w:t>
      </w:r>
      <w:r w:rsidRPr="00D55077">
        <w:rPr>
          <w:rFonts w:ascii="Times New Roman" w:eastAsia="Times New Roman" w:hAnsi="Times New Roman" w:cs="Times New Roman"/>
          <w:sz w:val="28"/>
          <w:szCs w:val="28"/>
          <w:highlight w:val="magenta"/>
        </w:rPr>
        <w:t>[]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.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  <w:lang w:val="en-US"/>
        </w:rPr>
        <w:t>SEO</w:t>
      </w:r>
      <w:r w:rsidR="008E2E9D" w:rsidRPr="00FD36E1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оптимизация сайта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направлена на повышение ранга сайта в 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поисковой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выдаче,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что </w:t>
      </w:r>
      <w:r>
        <w:rPr>
          <w:rFonts w:ascii="Times New Roman" w:eastAsia="Times New Roman" w:hAnsi="Times New Roman" w:cs="Times New Roman"/>
          <w:sz w:val="28"/>
          <w:szCs w:val="28"/>
        </w:rPr>
        <w:t>позволяет увеличить посещаемость сайта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. Мероприятия по продвижению сайта нужно проводить параллельно с мониторингом показателей – это дает возможность вовремя принимать важные решения и корректировать </w:t>
      </w:r>
      <w:hyperlink r:id="rId11" w:tgtFrame="_blank" w:tooltip="стратегии продвижения сайтов" w:history="1">
        <w:r w:rsidR="008E2E9D" w:rsidRPr="00643CBC">
          <w:rPr>
            <w:rFonts w:ascii="Times New Roman" w:eastAsia="Times New Roman" w:hAnsi="Times New Roman" w:cs="Times New Roman"/>
            <w:sz w:val="28"/>
            <w:szCs w:val="28"/>
          </w:rPr>
          <w:t>стратегию продвижения</w:t>
        </w:r>
      </w:hyperlink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</w:p>
    <w:p w14:paraId="5BFBD1B0" w14:textId="77777777" w:rsidR="008E2E9D" w:rsidRPr="001463CD" w:rsidRDefault="008E2E9D" w:rsidP="008E2E9D">
      <w:pPr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1463CD">
        <w:rPr>
          <w:rFonts w:ascii="Times New Roman" w:hAnsi="Times New Roman" w:cs="Times New Roman"/>
          <w:sz w:val="28"/>
          <w:szCs w:val="28"/>
        </w:rPr>
        <w:t xml:space="preserve">Мониторинг </w:t>
      </w:r>
      <w:r>
        <w:rPr>
          <w:rFonts w:ascii="Times New Roman" w:hAnsi="Times New Roman" w:cs="Times New Roman"/>
          <w:sz w:val="28"/>
          <w:szCs w:val="28"/>
        </w:rPr>
        <w:t xml:space="preserve">позиций сайта </w:t>
      </w:r>
      <w:r w:rsidRPr="001463CD">
        <w:rPr>
          <w:rFonts w:ascii="Times New Roman" w:hAnsi="Times New Roman" w:cs="Times New Roman"/>
          <w:sz w:val="28"/>
          <w:szCs w:val="28"/>
        </w:rPr>
        <w:t>дает возможность осуществлять контроль за рейтингом сайтов в поисковых системах по целому или частичному запросу</w:t>
      </w:r>
      <w:r>
        <w:rPr>
          <w:rFonts w:ascii="Times New Roman" w:hAnsi="Times New Roman" w:cs="Times New Roman"/>
          <w:sz w:val="28"/>
          <w:szCs w:val="28"/>
        </w:rPr>
        <w:t xml:space="preserve"> и решает следующие задачи:</w:t>
      </w:r>
    </w:p>
    <w:p w14:paraId="66A832C3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lastRenderedPageBreak/>
        <w:t>контроль действи</w:t>
      </w:r>
      <w:r>
        <w:rPr>
          <w:rFonts w:ascii="Times New Roman" w:hAnsi="Times New Roman" w:cs="Times New Roman"/>
          <w:sz w:val="28"/>
          <w:szCs w:val="28"/>
        </w:rPr>
        <w:t>й</w:t>
      </w:r>
      <w:r w:rsidRPr="00A720AB">
        <w:rPr>
          <w:rFonts w:ascii="Times New Roman" w:hAnsi="Times New Roman" w:cs="Times New Roman"/>
          <w:sz w:val="28"/>
          <w:szCs w:val="28"/>
        </w:rPr>
        <w:t xml:space="preserve"> конкурентов;</w:t>
      </w:r>
    </w:p>
    <w:p w14:paraId="5DB05D45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с</w:t>
      </w:r>
      <w:r w:rsidRPr="00A720AB">
        <w:rPr>
          <w:rFonts w:ascii="Times New Roman" w:hAnsi="Times New Roman" w:cs="Times New Roman"/>
          <w:sz w:val="28"/>
          <w:szCs w:val="28"/>
        </w:rPr>
        <w:t>воевременная корректировка позиции сайта в соответствии с целевыми запросами</w:t>
      </w:r>
      <w:r>
        <w:rPr>
          <w:rFonts w:ascii="Times New Roman" w:hAnsi="Times New Roman" w:cs="Times New Roman"/>
          <w:sz w:val="28"/>
          <w:szCs w:val="28"/>
        </w:rPr>
        <w:t>;</w:t>
      </w:r>
    </w:p>
    <w:p w14:paraId="51F718A0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t>изменение текстового блока, находящегося на страницах сайта для улучше</w:t>
      </w:r>
      <w:r>
        <w:rPr>
          <w:rFonts w:ascii="Times New Roman" w:hAnsi="Times New Roman" w:cs="Times New Roman"/>
          <w:sz w:val="28"/>
          <w:szCs w:val="28"/>
        </w:rPr>
        <w:t>ния позиции в поисковых машинах.</w:t>
      </w:r>
    </w:p>
    <w:p w14:paraId="11DE9D1E" w14:textId="06C2B089"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В настоящее время существует множество </w:t>
      </w:r>
      <w:r w:rsidRPr="00EB6494">
        <w:rPr>
          <w:rFonts w:ascii="Times New Roman" w:eastAsia="Times New Roman" w:hAnsi="Times New Roman" w:cs="Times New Roman"/>
          <w:sz w:val="28"/>
          <w:szCs w:val="28"/>
        </w:rPr>
        <w:t>различных сервисов, которые позволяют проводить мониторинг позиций сайта в поисковых системах. </w:t>
      </w:r>
      <w:r w:rsidR="00941B5B">
        <w:rPr>
          <w:rFonts w:ascii="Times New Roman" w:eastAsia="Times New Roman" w:hAnsi="Times New Roman" w:cs="Times New Roman"/>
          <w:sz w:val="28"/>
          <w:szCs w:val="28"/>
        </w:rPr>
        <w:t>Наиболее простым в использовании является бесплатный сервис «</w:t>
      </w:r>
      <w:proofErr w:type="spellStart"/>
      <w:r w:rsidR="00941B5B">
        <w:rPr>
          <w:rFonts w:ascii="Times New Roman" w:eastAsia="Times New Roman" w:hAnsi="Times New Roman" w:cs="Times New Roman"/>
          <w:sz w:val="28"/>
          <w:szCs w:val="28"/>
          <w:lang w:val="en-US"/>
        </w:rPr>
        <w:t>MegaIndex</w:t>
      </w:r>
      <w:proofErr w:type="spellEnd"/>
      <w:r w:rsidR="00941B5B">
        <w:rPr>
          <w:rFonts w:ascii="Times New Roman" w:eastAsia="Times New Roman" w:hAnsi="Times New Roman" w:cs="Times New Roman"/>
          <w:sz w:val="28"/>
          <w:szCs w:val="28"/>
        </w:rPr>
        <w:t>»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941B5B" w:rsidRPr="00941B5B">
        <w:rPr>
          <w:rFonts w:ascii="Times New Roman" w:eastAsia="Times New Roman" w:hAnsi="Times New Roman" w:cs="Times New Roman"/>
          <w:sz w:val="28"/>
          <w:szCs w:val="28"/>
        </w:rPr>
        <w:t>(</w:t>
      </w:r>
      <w:hyperlink r:id="rId12" w:history="1">
        <w:r w:rsidR="00941B5B" w:rsidRPr="008D4FC9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http://www.megaindex.ru</w:t>
        </w:r>
      </w:hyperlink>
      <w:r w:rsidR="001E6C2B">
        <w:t>)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Система «</w:t>
      </w:r>
      <w:proofErr w:type="spellStart"/>
      <w:r w:rsidR="00FA43B3">
        <w:rPr>
          <w:rFonts w:ascii="Times New Roman" w:eastAsia="Times New Roman" w:hAnsi="Times New Roman" w:cs="Times New Roman"/>
          <w:sz w:val="28"/>
          <w:szCs w:val="28"/>
          <w:lang w:val="en-US"/>
        </w:rPr>
        <w:t>MegaIndex</w:t>
      </w:r>
      <w:proofErr w:type="spellEnd"/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» позволяет создать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проекты под каждый из своих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Интернет-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и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добавить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поисковы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е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запрос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ы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, по которым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будет производиться мониторинг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На странице запросов можно увидеть, на каких позициях в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поисковых системах России, Украины</w:t>
      </w:r>
      <w:r w:rsidR="00FA43B3" w:rsidRPr="00E924A9">
        <w:rPr>
          <w:rFonts w:ascii="Times New Roman" w:eastAsia="Times New Roman" w:hAnsi="Times New Roman" w:cs="Times New Roman"/>
          <w:sz w:val="28"/>
          <w:szCs w:val="28"/>
        </w:rPr>
        <w:t xml:space="preserve"> и Белорусс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ии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находится продвигаемый ресу</w:t>
      </w:r>
      <w:r w:rsidR="001E6C2B">
        <w:rPr>
          <w:rFonts w:ascii="Times New Roman" w:eastAsia="Times New Roman" w:hAnsi="Times New Roman" w:cs="Times New Roman"/>
          <w:sz w:val="28"/>
          <w:szCs w:val="28"/>
        </w:rPr>
        <w:t>рс, количество запросов в месяц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Недостатком данного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сервиса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 является </w:t>
      </w:r>
      <w:r w:rsidR="008E2E9D" w:rsidRPr="00F12A16">
        <w:rPr>
          <w:rFonts w:ascii="Times New Roman" w:eastAsia="Times New Roman" w:hAnsi="Times New Roman" w:cs="Times New Roman"/>
          <w:sz w:val="28"/>
          <w:szCs w:val="28"/>
        </w:rPr>
        <w:t>то, что его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 xml:space="preserve"> основная функция</w:t>
      </w:r>
      <w:r w:rsidR="008E2E9D" w:rsidRP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 xml:space="preserve">–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платное размещение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ссылок на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сторонних ресурсах в целях увеличения показателей продвигаемых ресурсов либо повышения их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посещаемости</w:t>
      </w:r>
      <w:r w:rsidR="00E924A9" w:rsidRPr="005779E9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5779E9" w:rsidRPr="005779E9">
        <w:rPr>
          <w:rFonts w:ascii="Times New Roman" w:eastAsia="Times New Roman" w:hAnsi="Times New Roman" w:cs="Times New Roman"/>
          <w:sz w:val="28"/>
          <w:szCs w:val="28"/>
        </w:rPr>
        <w:t>поэтому отслеживать позиции сайтов</w:t>
      </w:r>
      <w:r w:rsidR="008E2E9D" w:rsidRPr="005779E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5779E9">
        <w:rPr>
          <w:rFonts w:ascii="Times New Roman" w:eastAsia="Times New Roman" w:hAnsi="Times New Roman" w:cs="Times New Roman"/>
          <w:sz w:val="28"/>
          <w:szCs w:val="28"/>
        </w:rPr>
        <w:t>там неудобно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43E3E26" w14:textId="4013E2F2" w:rsidR="00834253" w:rsidRPr="00834253" w:rsidRDefault="00FA43B3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Множество </w:t>
      </w:r>
      <w:r w:rsidR="00834253">
        <w:rPr>
          <w:rFonts w:ascii="Times New Roman" w:eastAsia="Times New Roman" w:hAnsi="Times New Roman" w:cs="Times New Roman"/>
          <w:sz w:val="28"/>
          <w:szCs w:val="28"/>
        </w:rPr>
        <w:t>функциональных возможностей предоставляет сервис «</w:t>
      </w:r>
      <w:proofErr w:type="spellStart"/>
      <w:r w:rsidR="00834253">
        <w:rPr>
          <w:rFonts w:ascii="Times New Roman" w:eastAsia="Times New Roman" w:hAnsi="Times New Roman" w:cs="Times New Roman"/>
          <w:sz w:val="28"/>
          <w:szCs w:val="28"/>
          <w:lang w:val="en-US"/>
        </w:rPr>
        <w:t>AllPositions</w:t>
      </w:r>
      <w:proofErr w:type="spellEnd"/>
      <w:r w:rsidR="00834253">
        <w:rPr>
          <w:rFonts w:ascii="Times New Roman" w:eastAsia="Times New Roman" w:hAnsi="Times New Roman" w:cs="Times New Roman"/>
          <w:sz w:val="28"/>
          <w:szCs w:val="28"/>
        </w:rPr>
        <w:t>»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(</w:t>
      </w:r>
      <w:hyperlink r:id="rId13" w:history="1">
        <w:r w:rsidR="00834253" w:rsidRPr="00834253">
          <w:rPr>
            <w:rFonts w:ascii="Times New Roman" w:eastAsia="Times New Roman" w:hAnsi="Times New Roman" w:cs="Times New Roman"/>
            <w:sz w:val="28"/>
            <w:szCs w:val="28"/>
          </w:rPr>
          <w:t>http://allpositions.ru</w:t>
        </w:r>
      </w:hyperlink>
      <w:r w:rsidR="00834253" w:rsidRPr="004B3B80">
        <w:rPr>
          <w:rFonts w:ascii="Times New Roman" w:eastAsia="Times New Roman" w:hAnsi="Times New Roman" w:cs="Times New Roman"/>
          <w:sz w:val="28"/>
          <w:szCs w:val="28"/>
        </w:rPr>
        <w:t>)</w:t>
      </w:r>
      <w:r w:rsidRPr="004B3B80">
        <w:rPr>
          <w:rFonts w:ascii="Times New Roman" w:eastAsia="Times New Roman" w:hAnsi="Times New Roman" w:cs="Times New Roman"/>
          <w:sz w:val="28"/>
          <w:szCs w:val="28"/>
        </w:rPr>
        <w:t>, включая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:</w:t>
      </w:r>
    </w:p>
    <w:p w14:paraId="02E2FEC4" w14:textId="323AEA0E" w:rsidR="00834253" w:rsidRPr="00834253" w:rsidRDefault="00834253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834253">
        <w:rPr>
          <w:rFonts w:ascii="Times New Roman" w:eastAsia="Times New Roman" w:hAnsi="Times New Roman" w:cs="Times New Roman"/>
          <w:sz w:val="28"/>
          <w:szCs w:val="28"/>
        </w:rPr>
        <w:t>контро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ль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позици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й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сайтов в выдаче поисковых систем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;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</w:p>
    <w:p w14:paraId="59545934" w14:textId="006FC173" w:rsidR="00834253" w:rsidRPr="00834253" w:rsidRDefault="00E704DA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нализ информац</w:t>
      </w:r>
      <w:r w:rsidR="00FA43B3" w:rsidRPr="00F12A16">
        <w:rPr>
          <w:rFonts w:ascii="Times New Roman" w:eastAsia="Times New Roman" w:hAnsi="Times New Roman" w:cs="Times New Roman"/>
          <w:sz w:val="28"/>
          <w:szCs w:val="28"/>
        </w:rPr>
        <w:t>ии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 xml:space="preserve"> о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текущих позициях конкурирующих</w:t>
      </w:r>
      <w:ins w:id="7" w:author="Gleb Radchenko" w:date="2014-01-09T11:44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F12A16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13EEFBFC" w14:textId="4C281519" w:rsidR="00834253" w:rsidRPr="00834253" w:rsidRDefault="00FA43B3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5779E9">
        <w:rPr>
          <w:rFonts w:ascii="Times New Roman" w:eastAsia="Times New Roman" w:hAnsi="Times New Roman" w:cs="Times New Roman"/>
          <w:sz w:val="28"/>
          <w:szCs w:val="28"/>
        </w:rPr>
        <w:t xml:space="preserve">получение </w:t>
      </w:r>
      <w:r w:rsidR="00F12A16" w:rsidRPr="005779E9">
        <w:rPr>
          <w:rFonts w:ascii="Times New Roman" w:eastAsia="Times New Roman" w:hAnsi="Times New Roman" w:cs="Times New Roman"/>
          <w:sz w:val="28"/>
          <w:szCs w:val="28"/>
        </w:rPr>
        <w:t xml:space="preserve"> о</w:t>
      </w:r>
      <w:r w:rsidR="005779E9">
        <w:rPr>
          <w:rFonts w:ascii="Times New Roman" w:eastAsia="Times New Roman" w:hAnsi="Times New Roman" w:cs="Times New Roman"/>
          <w:sz w:val="28"/>
          <w:szCs w:val="28"/>
        </w:rPr>
        <w:t>тчетов о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результатах продвижения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в удобном формате, которые максимально подробно отобразят все запрашиваемые данные.</w:t>
      </w:r>
    </w:p>
    <w:p w14:paraId="52459FBA" w14:textId="256B5464" w:rsidR="00834253" w:rsidRPr="00E61C62" w:rsidRDefault="005F6490" w:rsidP="00E704DA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днако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 xml:space="preserve"> данн</w:t>
      </w:r>
      <w:r w:rsidR="001E6C2B">
        <w:rPr>
          <w:rFonts w:ascii="Times New Roman" w:eastAsia="Times New Roman" w:hAnsi="Times New Roman" w:cs="Times New Roman"/>
          <w:sz w:val="28"/>
          <w:szCs w:val="28"/>
        </w:rPr>
        <w:t>ый сервис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>платный</w:t>
      </w:r>
      <w:r w:rsidRPr="005F6490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>
        <w:rPr>
          <w:rFonts w:ascii="Times New Roman" w:eastAsia="Times New Roman" w:hAnsi="Times New Roman" w:cs="Times New Roman"/>
          <w:sz w:val="28"/>
          <w:szCs w:val="28"/>
        </w:rPr>
        <w:t>и при первом использовании довольно трудно разобраться в настройках</w:t>
      </w:r>
      <w:r w:rsidR="00B16082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seobuilding.ru/", "accessed" : { "date-parts" : [ [ "2014", "1", "28" ] ] }, "id" : "ITEM-1", "issued" : { "date-parts" : [ [ "0" ] ] }, "title" : "SEO \u0430\u043d\u0430\u043b\u0438\u0437", "type" : "webpage" }, "uris" : [ "http://www.mendeley.com/documents/?uuid=2e3239af-8268-45f6-8eab-c8bab166fbe9" ] } ], "mendeley" : { "previouslyFormattedCitation" : "[7]" }, "properties" : { "noteIndex" : 0 }, "schema" : "https://github.com/citation-style-language/schema/raw/master/csl-citation.json" }</w:instrText>
      </w:r>
      <w:r w:rsidR="00B16082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7]</w:t>
      </w:r>
      <w:r w:rsidR="00B16082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FA43B3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540D90B7" w14:textId="701A6D23" w:rsidR="001E6C2B" w:rsidRDefault="00027F0D" w:rsidP="00027F0D">
      <w:pPr>
        <w:pStyle w:val="Standard"/>
        <w:spacing w:line="360" w:lineRule="auto"/>
        <w:rPr>
          <w:kern w:val="0"/>
          <w:szCs w:val="28"/>
        </w:rPr>
      </w:pPr>
      <w:r w:rsidRPr="00027F0D">
        <w:rPr>
          <w:kern w:val="0"/>
          <w:szCs w:val="28"/>
        </w:rPr>
        <w:t xml:space="preserve">После изучения существующих решений было принято решение реализовать требуемую функциональность в виде отдельного </w:t>
      </w:r>
      <w:proofErr w:type="spellStart"/>
      <w:r w:rsidRPr="00027F0D">
        <w:rPr>
          <w:kern w:val="0"/>
          <w:szCs w:val="28"/>
        </w:rPr>
        <w:t>django</w:t>
      </w:r>
      <w:proofErr w:type="spellEnd"/>
      <w:r w:rsidRPr="00027F0D">
        <w:rPr>
          <w:kern w:val="0"/>
          <w:szCs w:val="28"/>
        </w:rPr>
        <w:t>-приложения</w:t>
      </w:r>
      <w:r>
        <w:rPr>
          <w:kern w:val="0"/>
          <w:szCs w:val="28"/>
        </w:rPr>
        <w:t xml:space="preserve"> с использованием средств </w:t>
      </w:r>
      <w:proofErr w:type="spellStart"/>
      <w:r>
        <w:rPr>
          <w:iCs/>
          <w:kern w:val="0"/>
        </w:rPr>
        <w:t>Twitter</w:t>
      </w:r>
      <w:proofErr w:type="spellEnd"/>
      <w:r>
        <w:rPr>
          <w:iCs/>
          <w:kern w:val="0"/>
        </w:rPr>
        <w:t xml:space="preserve"> </w:t>
      </w:r>
      <w:proofErr w:type="spellStart"/>
      <w:r>
        <w:rPr>
          <w:iCs/>
          <w:kern w:val="0"/>
        </w:rPr>
        <w:t>Bootstrap</w:t>
      </w:r>
      <w:proofErr w:type="spellEnd"/>
      <w:r w:rsidRPr="00027F0D">
        <w:rPr>
          <w:iCs/>
          <w:kern w:val="0"/>
        </w:rPr>
        <w:t>.</w:t>
      </w:r>
      <w:r w:rsidR="00A600C1" w:rsidRPr="00A600C1">
        <w:rPr>
          <w:rFonts w:ascii="Tahoma" w:hAnsi="Tahoma" w:cs="Tahoma"/>
          <w:color w:val="000000"/>
          <w:sz w:val="17"/>
          <w:szCs w:val="17"/>
          <w:shd w:val="clear" w:color="auto" w:fill="FFFFFF"/>
        </w:rPr>
        <w:t xml:space="preserve"> </w:t>
      </w:r>
      <w:proofErr w:type="spellStart"/>
      <w:r w:rsidR="00A600C1" w:rsidRPr="00A600C1">
        <w:rPr>
          <w:kern w:val="0"/>
          <w:szCs w:val="28"/>
        </w:rPr>
        <w:t>Django</w:t>
      </w:r>
      <w:proofErr w:type="spellEnd"/>
      <w:r w:rsidR="00FA43B3">
        <w:rPr>
          <w:kern w:val="0"/>
          <w:szCs w:val="28"/>
        </w:rPr>
        <w:t xml:space="preserve"> </w:t>
      </w:r>
      <w:r w:rsidR="00F30834">
        <w:rPr>
          <w:kern w:val="0"/>
          <w:szCs w:val="28"/>
        </w:rPr>
        <w:fldChar w:fldCharType="begin" w:fldLock="1"/>
      </w:r>
      <w:r w:rsidR="00D55077">
        <w:rPr>
          <w:kern w:val="0"/>
          <w:szCs w:val="28"/>
        </w:rPr>
        <w:instrText>ADDIN CSL_CITATION { "citationItems" : [ { "id" : "ITEM-1", "itemData" : { "URL" : "https://www.djangoproject.com/", "accessed" : { "date-parts" : [ [ "2014", "1", "28" ] ] }, "id" : "ITEM-1", "issued" : { "date-parts" : [ [ "0" ] ] }, "title" : "Django", "type" : "webpage" }, "uris" : [ "http://www.mendeley.com/documents/?uuid=07f72071-67f3-47a2-8ac9-5754438d2bba" ] } ], "mendeley" : { "previouslyFormattedCitation" : "[8]" }, "properties" : { "noteIndex" : 0 }, "schema" : "https://github.com/citation-style-language/schema/raw/master/csl-citation.json" }</w:instrText>
      </w:r>
      <w:r w:rsidR="00F30834">
        <w:rPr>
          <w:kern w:val="0"/>
          <w:szCs w:val="28"/>
        </w:rPr>
        <w:fldChar w:fldCharType="separate"/>
      </w:r>
      <w:r w:rsidR="00D55077" w:rsidRPr="00D55077">
        <w:rPr>
          <w:noProof/>
          <w:kern w:val="0"/>
          <w:szCs w:val="28"/>
        </w:rPr>
        <w:t>[8]</w:t>
      </w:r>
      <w:r w:rsidR="00F30834">
        <w:rPr>
          <w:kern w:val="0"/>
          <w:szCs w:val="28"/>
        </w:rPr>
        <w:fldChar w:fldCharType="end"/>
      </w:r>
      <w:r w:rsidR="00A600C1" w:rsidRPr="00A600C1">
        <w:rPr>
          <w:kern w:val="0"/>
          <w:szCs w:val="28"/>
        </w:rPr>
        <w:t xml:space="preserve"> — </w:t>
      </w:r>
      <w:r w:rsidR="001E6C2B">
        <w:rPr>
          <w:kern w:val="0"/>
          <w:szCs w:val="28"/>
        </w:rPr>
        <w:t xml:space="preserve">это </w:t>
      </w:r>
      <w:proofErr w:type="gramStart"/>
      <w:r w:rsidR="00A600C1" w:rsidRPr="00A600C1">
        <w:rPr>
          <w:kern w:val="0"/>
          <w:szCs w:val="28"/>
        </w:rPr>
        <w:t>высокоуровнев</w:t>
      </w:r>
      <w:r w:rsidR="005779E9">
        <w:rPr>
          <w:kern w:val="0"/>
          <w:szCs w:val="28"/>
        </w:rPr>
        <w:t>ая</w:t>
      </w:r>
      <w:proofErr w:type="gramEnd"/>
      <w:r w:rsidR="00A600C1" w:rsidRPr="00A600C1">
        <w:rPr>
          <w:kern w:val="0"/>
          <w:szCs w:val="28"/>
        </w:rPr>
        <w:t xml:space="preserve"> веб-</w:t>
      </w:r>
      <w:r w:rsidR="005779E9">
        <w:rPr>
          <w:kern w:val="0"/>
          <w:szCs w:val="28"/>
        </w:rPr>
        <w:t>платформа</w:t>
      </w:r>
      <w:r w:rsidR="00A600C1" w:rsidRPr="00A600C1">
        <w:rPr>
          <w:kern w:val="0"/>
          <w:szCs w:val="28"/>
        </w:rPr>
        <w:t xml:space="preserve"> для языка </w:t>
      </w:r>
      <w:r w:rsidR="00A600C1">
        <w:rPr>
          <w:kern w:val="0"/>
          <w:szCs w:val="28"/>
        </w:rPr>
        <w:t xml:space="preserve">программирования </w:t>
      </w:r>
      <w:proofErr w:type="spellStart"/>
      <w:r w:rsidR="00A600C1" w:rsidRPr="00A600C1">
        <w:rPr>
          <w:kern w:val="0"/>
          <w:szCs w:val="28"/>
        </w:rPr>
        <w:t>Python</w:t>
      </w:r>
      <w:proofErr w:type="spellEnd"/>
      <w:r w:rsidR="00A600C1" w:rsidRPr="00A600C1">
        <w:rPr>
          <w:kern w:val="0"/>
          <w:szCs w:val="28"/>
        </w:rPr>
        <w:t xml:space="preserve">, </w:t>
      </w:r>
      <w:r w:rsidR="00A600C1" w:rsidRPr="00A600C1">
        <w:rPr>
          <w:kern w:val="0"/>
          <w:szCs w:val="28"/>
        </w:rPr>
        <w:lastRenderedPageBreak/>
        <w:t>поощряющий быструю разработку и чистый, прагматичный дизайн.</w:t>
      </w:r>
      <w:r w:rsidR="001F13F5">
        <w:rPr>
          <w:kern w:val="0"/>
          <w:szCs w:val="28"/>
        </w:rPr>
        <w:t xml:space="preserve"> </w:t>
      </w:r>
      <w:proofErr w:type="spellStart"/>
      <w:r w:rsidR="001F13F5">
        <w:rPr>
          <w:iCs/>
          <w:kern w:val="0"/>
        </w:rPr>
        <w:t>Twitter</w:t>
      </w:r>
      <w:proofErr w:type="spellEnd"/>
      <w:r w:rsidR="001F13F5">
        <w:rPr>
          <w:iCs/>
          <w:kern w:val="0"/>
        </w:rPr>
        <w:t xml:space="preserve"> </w:t>
      </w:r>
      <w:proofErr w:type="spellStart"/>
      <w:r w:rsidR="001F13F5">
        <w:rPr>
          <w:iCs/>
          <w:kern w:val="0"/>
        </w:rPr>
        <w:t>Bootstrap</w:t>
      </w:r>
      <w:proofErr w:type="spellEnd"/>
      <w:r w:rsidR="001F13F5">
        <w:rPr>
          <w:iCs/>
          <w:kern w:val="0"/>
        </w:rPr>
        <w:t xml:space="preserve">  </w:t>
      </w:r>
      <w:r w:rsidR="001E6C2B">
        <w:rPr>
          <w:iCs/>
          <w:kern w:val="0"/>
        </w:rPr>
        <w:t>– это</w:t>
      </w:r>
      <w:r w:rsidR="001F13F5">
        <w:rPr>
          <w:iCs/>
          <w:kern w:val="0"/>
        </w:rPr>
        <w:t xml:space="preserve"> </w:t>
      </w:r>
      <w:r w:rsidR="001F13F5" w:rsidRPr="001F13F5">
        <w:rPr>
          <w:kern w:val="0"/>
          <w:szCs w:val="28"/>
        </w:rPr>
        <w:t>HTML, CSS и</w:t>
      </w:r>
      <w:r w:rsidR="001F13F5">
        <w:rPr>
          <w:kern w:val="0"/>
          <w:szCs w:val="28"/>
        </w:rPr>
        <w:t xml:space="preserve"> </w:t>
      </w:r>
      <w:proofErr w:type="spellStart"/>
      <w:r w:rsidR="001F13F5" w:rsidRPr="001F13F5">
        <w:rPr>
          <w:kern w:val="0"/>
          <w:szCs w:val="28"/>
        </w:rPr>
        <w:t>Javascript</w:t>
      </w:r>
      <w:proofErr w:type="spellEnd"/>
      <w:r w:rsidR="00F12A16">
        <w:rPr>
          <w:kern w:val="0"/>
          <w:szCs w:val="28"/>
        </w:rPr>
        <w:t xml:space="preserve"> </w:t>
      </w:r>
      <w:r w:rsidR="00FA43B3" w:rsidRPr="00F12A16">
        <w:rPr>
          <w:kern w:val="0"/>
          <w:szCs w:val="28"/>
        </w:rPr>
        <w:t>платформа</w:t>
      </w:r>
      <w:r w:rsidR="00FA43B3" w:rsidRPr="00FA43B3">
        <w:rPr>
          <w:kern w:val="0"/>
          <w:szCs w:val="28"/>
        </w:rPr>
        <w:t xml:space="preserve"> </w:t>
      </w:r>
      <w:r w:rsidR="001F13F5" w:rsidRPr="001F13F5">
        <w:rPr>
          <w:kern w:val="0"/>
          <w:szCs w:val="28"/>
        </w:rPr>
        <w:t>для </w:t>
      </w:r>
      <w:proofErr w:type="spellStart"/>
      <w:r w:rsidR="001F13F5" w:rsidRPr="001F13F5">
        <w:rPr>
          <w:kern w:val="0"/>
          <w:szCs w:val="28"/>
        </w:rPr>
        <w:t>Web</w:t>
      </w:r>
      <w:proofErr w:type="spellEnd"/>
      <w:r w:rsidR="001F13F5" w:rsidRPr="001F13F5">
        <w:rPr>
          <w:kern w:val="0"/>
          <w:szCs w:val="28"/>
        </w:rPr>
        <w:t>-разработки</w:t>
      </w:r>
      <w:r w:rsidR="00B16082">
        <w:rPr>
          <w:kern w:val="0"/>
          <w:szCs w:val="28"/>
        </w:rPr>
        <w:t xml:space="preserve"> </w:t>
      </w:r>
      <w:r w:rsidR="00B16082">
        <w:rPr>
          <w:kern w:val="0"/>
          <w:szCs w:val="28"/>
        </w:rPr>
        <w:fldChar w:fldCharType="begin" w:fldLock="1"/>
      </w:r>
      <w:r w:rsidR="00D55077">
        <w:rPr>
          <w:kern w:val="0"/>
          <w:szCs w:val="28"/>
        </w:rPr>
        <w:instrText>ADDIN CSL_CITATION { "citationItems" : [ { "id" : "ITEM-1", "itemData" : { "URL" : "http://getbootstrap.com/", "accessed" : { "date-parts" : [ [ "2014", "1", "28" ] ] }, "id" : "ITEM-1", "issued" : { "date-parts" : [ [ "0" ] ] }, "title" : "Bootstrap", "type" : "webpage" }, "uris" : [ "http://www.mendeley.com/documents/?uuid=9e97fe18-8525-4f3f-b1cf-5d0ac48ddd7b" ] } ], "mendeley" : { "previouslyFormattedCitation" : "[9]" }, "properties" : { "noteIndex" : 0 }, "schema" : "https://github.com/citation-style-language/schema/raw/master/csl-citation.json" }</w:instrText>
      </w:r>
      <w:r w:rsidR="00B16082">
        <w:rPr>
          <w:kern w:val="0"/>
          <w:szCs w:val="28"/>
        </w:rPr>
        <w:fldChar w:fldCharType="separate"/>
      </w:r>
      <w:r w:rsidR="00D55077" w:rsidRPr="00D55077">
        <w:rPr>
          <w:noProof/>
          <w:kern w:val="0"/>
          <w:szCs w:val="28"/>
        </w:rPr>
        <w:t>[9]</w:t>
      </w:r>
      <w:r w:rsidR="00B16082">
        <w:rPr>
          <w:kern w:val="0"/>
          <w:szCs w:val="28"/>
        </w:rPr>
        <w:fldChar w:fldCharType="end"/>
      </w:r>
      <w:r w:rsidR="00B16082">
        <w:rPr>
          <w:kern w:val="0"/>
          <w:szCs w:val="28"/>
        </w:rPr>
        <w:t>.</w:t>
      </w:r>
    </w:p>
    <w:p w14:paraId="23AB3CA5" w14:textId="75588085" w:rsidR="001E6C2B" w:rsidRDefault="001E6C2B" w:rsidP="001E6C2B">
      <w:pPr>
        <w:pStyle w:val="1"/>
        <w:numPr>
          <w:ilvl w:val="0"/>
          <w:numId w:val="16"/>
        </w:numPr>
      </w:pPr>
      <w:r>
        <w:rPr>
          <w:szCs w:val="28"/>
        </w:rPr>
        <w:br w:type="column"/>
      </w:r>
      <w:r>
        <w:lastRenderedPageBreak/>
        <w:t xml:space="preserve">Требования к системе </w:t>
      </w:r>
      <w:r w:rsidRPr="001E6C2B">
        <w:t>мониторинга позиций сайтов</w:t>
      </w:r>
    </w:p>
    <w:p w14:paraId="5A08EE4F" w14:textId="77777777" w:rsidR="001E6C2B" w:rsidRDefault="001E6C2B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316EEE74" w14:textId="00D14C59" w:rsidR="004A3FB8" w:rsidRDefault="004A3FB8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4A3FB8">
        <w:rPr>
          <w:rFonts w:ascii="Times New Roman" w:eastAsia="Times New Roman" w:hAnsi="Times New Roman" w:cs="Times New Roman"/>
          <w:sz w:val="28"/>
          <w:szCs w:val="28"/>
          <w:highlight w:val="red"/>
        </w:rPr>
        <w:t>Актер должен посредством варианта использования (прецедента) удовлетворять свои определенные потребности.</w:t>
      </w:r>
    </w:p>
    <w:p w14:paraId="43B2E7C9" w14:textId="7DDCA506" w:rsidR="00FD46F4" w:rsidRPr="004A3FB8" w:rsidRDefault="004A3FB8" w:rsidP="004A3FB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4A3FB8">
        <w:rPr>
          <w:rFonts w:ascii="Times New Roman" w:eastAsia="Times New Roman" w:hAnsi="Times New Roman" w:cs="Times New Roman"/>
          <w:sz w:val="28"/>
          <w:szCs w:val="28"/>
          <w:highlight w:val="red"/>
        </w:rPr>
        <w:t>У каждого актера должно быть короткое, осмысленное с прикладной точки зрения имя.</w:t>
      </w:r>
    </w:p>
    <w:p w14:paraId="7EE6F8CE" w14:textId="7EDE00F6" w:rsidR="004A3FB8" w:rsidRDefault="004A3FB8" w:rsidP="004A3FB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4A3FB8">
        <w:rPr>
          <w:rFonts w:ascii="Times New Roman" w:eastAsia="Times New Roman" w:hAnsi="Times New Roman" w:cs="Times New Roman"/>
          <w:sz w:val="28"/>
          <w:szCs w:val="28"/>
          <w:highlight w:val="red"/>
        </w:rPr>
        <w:t>Каждого актера должно сопровождать краткое описание (одна или две строчки), объясняющее, что данный актер из себя представляет с прикладной точки зрения.</w:t>
      </w:r>
    </w:p>
    <w:p w14:paraId="7DE3FFE0" w14:textId="77777777" w:rsidR="004A3FB8" w:rsidRDefault="004A3FB8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4172DB18" w14:textId="4C058D70" w:rsidR="00FD46F4" w:rsidRDefault="00FD46F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дмин</w:t>
      </w:r>
      <w:r w:rsidR="00BE3D92">
        <w:rPr>
          <w:rFonts w:ascii="Times New Roman" w:eastAsia="Times New Roman" w:hAnsi="Times New Roman" w:cs="Times New Roman"/>
          <w:sz w:val="28"/>
          <w:szCs w:val="28"/>
        </w:rPr>
        <w:t>истратор</w:t>
      </w:r>
      <w:r>
        <w:rPr>
          <w:rFonts w:ascii="Times New Roman" w:eastAsia="Times New Roman" w:hAnsi="Times New Roman" w:cs="Times New Roman"/>
          <w:sz w:val="28"/>
          <w:szCs w:val="28"/>
        </w:rPr>
        <w:t>:</w:t>
      </w:r>
    </w:p>
    <w:p w14:paraId="7A1674B1" w14:textId="409B7EBC" w:rsidR="00FD46F4" w:rsidRDefault="00FD46F4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Просмотр списка </w:t>
      </w:r>
      <w:r w:rsidR="00BE3D92">
        <w:rPr>
          <w:rFonts w:ascii="Times New Roman" w:eastAsia="Times New Roman" w:hAnsi="Times New Roman" w:cs="Times New Roman"/>
          <w:sz w:val="28"/>
          <w:szCs w:val="28"/>
        </w:rPr>
        <w:t>пользователей</w:t>
      </w:r>
    </w:p>
    <w:p w14:paraId="26A65880" w14:textId="38F2649F" w:rsidR="00FD46F4" w:rsidRDefault="00FD46F4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Просмотр списка проектов</w:t>
      </w:r>
    </w:p>
    <w:p w14:paraId="06745BCC" w14:textId="2D523940" w:rsidR="00FD46F4" w:rsidRDefault="00FD46F4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Сброс пароля пользователя</w:t>
      </w:r>
    </w:p>
    <w:p w14:paraId="460AF47D" w14:textId="1667C020" w:rsidR="00FD46F4" w:rsidRDefault="00FD46F4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Удаление пользователя</w:t>
      </w:r>
    </w:p>
    <w:p w14:paraId="7BE2E72C" w14:textId="77777777" w:rsidR="00FD46F4" w:rsidRDefault="00FD46F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78DCC391" w14:textId="0E5A579A" w:rsidR="00FD46F4" w:rsidRDefault="00BE3D92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Пользователь</w:t>
      </w:r>
    </w:p>
    <w:p w14:paraId="006AF395" w14:textId="279D7AD2" w:rsidR="00FD46F4" w:rsidRDefault="00FD46F4" w:rsidP="00FD46F4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тредактировать личную информацию</w:t>
      </w:r>
      <w:r w:rsidR="00257CFE">
        <w:rPr>
          <w:rFonts w:ascii="Times New Roman" w:eastAsia="Times New Roman" w:hAnsi="Times New Roman" w:cs="Times New Roman"/>
          <w:sz w:val="28"/>
          <w:szCs w:val="28"/>
        </w:rPr>
        <w:t>: пользователь заходит на форму редактирования личной информации, где он может указать следующую информацию о себе:</w:t>
      </w:r>
    </w:p>
    <w:p w14:paraId="52B29225" w14:textId="70ACC791" w:rsidR="00257CFE" w:rsidRDefault="00257CFE" w:rsidP="00257CFE">
      <w:pPr>
        <w:pStyle w:val="af3"/>
        <w:numPr>
          <w:ilvl w:val="1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Ф.И.О.</w:t>
      </w:r>
    </w:p>
    <w:p w14:paraId="5F7D9AE9" w14:textId="1F482515" w:rsidR="00257CFE" w:rsidRPr="00257CFE" w:rsidRDefault="00742B8E" w:rsidP="00257CFE">
      <w:pPr>
        <w:pStyle w:val="af3"/>
        <w:numPr>
          <w:ilvl w:val="1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E</w:t>
      </w:r>
      <w:r w:rsidR="00257CFE">
        <w:rPr>
          <w:rFonts w:ascii="Times New Roman" w:eastAsia="Times New Roman" w:hAnsi="Times New Roman" w:cs="Times New Roman"/>
          <w:sz w:val="28"/>
          <w:szCs w:val="28"/>
          <w:lang w:val="en-US"/>
        </w:rPr>
        <w:t>-mail</w:t>
      </w:r>
    </w:p>
    <w:p w14:paraId="181B24AD" w14:textId="7DA48168" w:rsidR="00FD46F4" w:rsidRDefault="00FD46F4" w:rsidP="00FD46F4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Добавить проект мониторинга</w:t>
      </w:r>
    </w:p>
    <w:p w14:paraId="72387B66" w14:textId="5D6365B7" w:rsidR="00FD46F4" w:rsidRPr="00742B8E" w:rsidRDefault="00FD46F4" w:rsidP="00742B8E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Просмотреть свои проекты мониторинга</w:t>
      </w:r>
    </w:p>
    <w:p w14:paraId="49420601" w14:textId="1C4E58D4" w:rsidR="00742B8E" w:rsidRPr="00742B8E" w:rsidRDefault="00742B8E" w:rsidP="00742B8E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Получить отчет в формате </w:t>
      </w:r>
      <w:proofErr w:type="spellStart"/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ods</w:t>
      </w:r>
      <w:proofErr w:type="spellEnd"/>
    </w:p>
    <w:p w14:paraId="34059510" w14:textId="19F2B62A" w:rsidR="00FD46F4" w:rsidRDefault="00FD46F4" w:rsidP="00FD46F4">
      <w:p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55344647" w14:textId="4CADF0A0" w:rsidR="00FD46F4" w:rsidRDefault="00FD46F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4014AB1D" w14:textId="6153706C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5DEC0F5E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4416708D" w14:textId="47F4FEB8" w:rsidR="00F234DE" w:rsidRDefault="004165FB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>
        <w:rPr>
          <w:rFonts w:ascii="Times New Roman" w:eastAsia="Times New Roman" w:hAnsi="Times New Roman" w:cs="Times New Roman"/>
          <w:noProof/>
          <w:sz w:val="28"/>
          <w:szCs w:val="28"/>
        </w:rPr>
        <w:lastRenderedPageBreak/>
        <w:drawing>
          <wp:anchor distT="0" distB="0" distL="114300" distR="114300" simplePos="0" relativeHeight="251658240" behindDoc="0" locked="0" layoutInCell="1" allowOverlap="1" wp14:anchorId="77416C18" wp14:editId="1CDCB575">
            <wp:simplePos x="0" y="0"/>
            <wp:positionH relativeFrom="column">
              <wp:posOffset>175895</wp:posOffset>
            </wp:positionH>
            <wp:positionV relativeFrom="paragraph">
              <wp:posOffset>-543560</wp:posOffset>
            </wp:positionV>
            <wp:extent cx="6119495" cy="4108450"/>
            <wp:effectExtent l="0" t="0" r="0" b="6350"/>
            <wp:wrapNone/>
            <wp:docPr id="3" name="Рисунок 3" descr="C:\Users\Крокодил\Downloads\Basic Use Case Diagram - Use Case (5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Крокодил\Downloads\Basic Use Case Diagram - Use Case (5)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9495" cy="4108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BE89E2D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1608ECBB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6F6E873D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7E473009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0C0AB34C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118D1EFD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6DEA821C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588E60D6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6925C489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73F53DE4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2254432C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15A1C5D4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6456A9D9" w14:textId="77777777" w:rsidR="001C42D9" w:rsidRDefault="001C42D9" w:rsidP="006C5651">
      <w:pPr>
        <w:pStyle w:val="a0"/>
        <w:spacing w:after="0"/>
        <w:jc w:val="center"/>
        <w:rPr>
          <w:sz w:val="28"/>
          <w:szCs w:val="28"/>
        </w:rPr>
      </w:pPr>
    </w:p>
    <w:p w14:paraId="6BBEC8C4" w14:textId="77777777" w:rsidR="00BB4910" w:rsidRDefault="00BB4910" w:rsidP="006C5651">
      <w:pPr>
        <w:pStyle w:val="a0"/>
        <w:spacing w:after="0"/>
        <w:jc w:val="center"/>
        <w:rPr>
          <w:sz w:val="28"/>
          <w:szCs w:val="28"/>
        </w:rPr>
      </w:pPr>
    </w:p>
    <w:p w14:paraId="1128E65E" w14:textId="77777777" w:rsidR="00BB4910" w:rsidRDefault="00BB4910">
      <w:pPr>
        <w:rPr>
          <w:rFonts w:ascii="Times New Roman" w:eastAsia="Times New Roman" w:hAnsi="Times New Roman" w:cs="Times New Roman"/>
          <w:sz w:val="28"/>
          <w:szCs w:val="28"/>
        </w:rPr>
      </w:pPr>
      <w:r>
        <w:rPr>
          <w:sz w:val="28"/>
          <w:szCs w:val="28"/>
        </w:rPr>
        <w:br w:type="page"/>
      </w:r>
    </w:p>
    <w:p w14:paraId="691A4BA2" w14:textId="77777777" w:rsidR="00A3609F" w:rsidRPr="00260100" w:rsidRDefault="00BB4910" w:rsidP="00E61C62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/>
          <w:bCs/>
          <w:sz w:val="32"/>
          <w:szCs w:val="28"/>
        </w:rPr>
      </w:pPr>
      <w:bookmarkStart w:id="8" w:name="_Toc263082255"/>
      <w:r w:rsidRPr="00BB4910">
        <w:rPr>
          <w:rFonts w:ascii="Times New Roman" w:eastAsia="Times New Roman" w:hAnsi="Times New Roman" w:cs="Times New Roman"/>
          <w:b/>
          <w:bCs/>
          <w:sz w:val="32"/>
          <w:szCs w:val="28"/>
        </w:rPr>
        <w:lastRenderedPageBreak/>
        <w:t>Литература</w:t>
      </w:r>
      <w:bookmarkEnd w:id="8"/>
    </w:p>
    <w:p w14:paraId="69EB9F5D" w14:textId="02BD3C24" w:rsidR="00D55077" w:rsidRPr="00D55077" w:rsidRDefault="00A0518A">
      <w:pPr>
        <w:pStyle w:val="af6"/>
        <w:ind w:left="640" w:hanging="640"/>
        <w:divId w:val="1087995039"/>
        <w:rPr>
          <w:rFonts w:eastAsiaTheme="minorEastAsia"/>
          <w:noProof/>
          <w:sz w:val="28"/>
        </w:rPr>
      </w:pPr>
      <w:r>
        <w:rPr>
          <w:sz w:val="28"/>
        </w:rPr>
        <w:fldChar w:fldCharType="begin" w:fldLock="1"/>
      </w:r>
      <w:r>
        <w:rPr>
          <w:sz w:val="28"/>
        </w:rPr>
        <w:instrText xml:space="preserve">ADDIN Mendeley Bibliography CSL_BIBLIOGRAPHY </w:instrText>
      </w:r>
      <w:r>
        <w:rPr>
          <w:sz w:val="28"/>
        </w:rPr>
        <w:fldChar w:fldCharType="separate"/>
      </w:r>
      <w:r w:rsidR="00D55077" w:rsidRPr="00D55077">
        <w:rPr>
          <w:noProof/>
          <w:sz w:val="28"/>
        </w:rPr>
        <w:t xml:space="preserve">1. </w:t>
      </w:r>
      <w:r w:rsidR="00D55077" w:rsidRPr="00D55077">
        <w:rPr>
          <w:noProof/>
          <w:sz w:val="28"/>
        </w:rPr>
        <w:tab/>
        <w:t>Bar-Ilan J., Mat-Hassan M., Levene M. Methods for comparing rankings of search engine results // Comput. Networks. 2006. Vol. 50, № 10. P. 1448–1463.</w:t>
      </w:r>
    </w:p>
    <w:p w14:paraId="0F4DA79A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2. </w:t>
      </w:r>
      <w:r w:rsidRPr="00D55077">
        <w:rPr>
          <w:noProof/>
          <w:sz w:val="28"/>
        </w:rPr>
        <w:tab/>
        <w:t>В.В. Зосимов, В.С. Степашко А.С.Б. Построение и сравнительный анализ моделей ранжирования результатов работы поисковых систем google и яндекс. 2011. P. 69–77.</w:t>
      </w:r>
    </w:p>
    <w:p w14:paraId="3123793E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3. </w:t>
      </w:r>
      <w:r w:rsidRPr="00D55077">
        <w:rPr>
          <w:noProof/>
          <w:sz w:val="28"/>
        </w:rPr>
        <w:tab/>
        <w:t>Сегалович И., Маслов М. Некоторые аспекты полнотекстового поиска и ранжирования в Яндекс. 2004.</w:t>
      </w:r>
    </w:p>
    <w:p w14:paraId="38EEFF23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4. </w:t>
      </w:r>
      <w:r w:rsidRPr="00D55077">
        <w:rPr>
          <w:noProof/>
          <w:sz w:val="28"/>
        </w:rPr>
        <w:tab/>
        <w:t>Статистика поисковых систем . URL: http://www.liveinternet.ru/stat/ru/searches.html (28.01.2014).</w:t>
      </w:r>
    </w:p>
    <w:p w14:paraId="43BEC3B9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5. </w:t>
      </w:r>
      <w:r w:rsidRPr="00D55077">
        <w:rPr>
          <w:noProof/>
          <w:sz w:val="28"/>
        </w:rPr>
        <w:tab/>
        <w:t>Определение позиций сайта в поисковиках Яндекс и Гугл . URL: http://www.semonitor.ru/positioning.html (28.01.2014).</w:t>
      </w:r>
    </w:p>
    <w:p w14:paraId="08675A2A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6. </w:t>
      </w:r>
      <w:r w:rsidRPr="00D55077">
        <w:rPr>
          <w:noProof/>
          <w:sz w:val="28"/>
        </w:rPr>
        <w:tab/>
        <w:t>Как работают поисковые системы - SearchEngines.ru . URL: http://www.searchengines.ru/articles/004556.html (28.01.2014).</w:t>
      </w:r>
    </w:p>
    <w:p w14:paraId="7FFABB72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7. </w:t>
      </w:r>
      <w:r w:rsidRPr="00D55077">
        <w:rPr>
          <w:noProof/>
          <w:sz w:val="28"/>
        </w:rPr>
        <w:tab/>
        <w:t>SEO анализ . URL: http://www.seobuilding.ru/ (28.01.2014).</w:t>
      </w:r>
    </w:p>
    <w:p w14:paraId="50F5FB79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8. </w:t>
      </w:r>
      <w:r w:rsidRPr="00D55077">
        <w:rPr>
          <w:noProof/>
          <w:sz w:val="28"/>
        </w:rPr>
        <w:tab/>
        <w:t>Django . URL: https://www.djangoproject.com/ (28.01.2014).</w:t>
      </w:r>
    </w:p>
    <w:p w14:paraId="07BD42ED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9. </w:t>
      </w:r>
      <w:r w:rsidRPr="00D55077">
        <w:rPr>
          <w:noProof/>
          <w:sz w:val="28"/>
        </w:rPr>
        <w:tab/>
        <w:t xml:space="preserve">Bootstrap . URL: http://getbootstrap.com/ (28.01.2014). </w:t>
      </w:r>
    </w:p>
    <w:p w14:paraId="62924AFE" w14:textId="100E4277" w:rsidR="00A0518A" w:rsidRPr="00BB4910" w:rsidRDefault="00A0518A" w:rsidP="00D55077">
      <w:pPr>
        <w:pStyle w:val="af6"/>
        <w:ind w:left="640" w:hanging="640"/>
        <w:divId w:val="1232738324"/>
        <w:rPr>
          <w:sz w:val="28"/>
          <w:szCs w:val="28"/>
        </w:rPr>
      </w:pPr>
      <w:r>
        <w:rPr>
          <w:sz w:val="28"/>
        </w:rPr>
        <w:fldChar w:fldCharType="end"/>
      </w:r>
    </w:p>
    <w:sectPr w:rsidR="00A0518A" w:rsidRPr="00BB4910">
      <w:pgSz w:w="11906" w:h="16838"/>
      <w:pgMar w:top="1134" w:right="851" w:bottom="1134" w:left="1418" w:header="0" w:footer="0" w:gutter="0"/>
      <w:cols w:space="720"/>
      <w:formProt w:val="0"/>
      <w:docGrid w:linePitch="360" w:charSpace="12288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AAF2BA3" w14:textId="77777777" w:rsidR="00974CE4" w:rsidRDefault="00974CE4" w:rsidP="00D55077">
      <w:pPr>
        <w:spacing w:after="0" w:line="240" w:lineRule="auto"/>
      </w:pPr>
      <w:r>
        <w:separator/>
      </w:r>
    </w:p>
  </w:endnote>
  <w:endnote w:type="continuationSeparator" w:id="0">
    <w:p w14:paraId="476F06AB" w14:textId="77777777" w:rsidR="00974CE4" w:rsidRDefault="00974CE4" w:rsidP="00D550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OpenSymbol">
    <w:altName w:val="Times New Roman"/>
    <w:charset w:val="00"/>
    <w:family w:val="auto"/>
    <w:pitch w:val="default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Liberation Sans">
    <w:altName w:val="Arial Unicode MS"/>
    <w:charset w:val="80"/>
    <w:family w:val="swiss"/>
    <w:pitch w:val="variable"/>
  </w:font>
  <w:font w:name="DejaVu Sans">
    <w:panose1 w:val="00000000000000000000"/>
    <w:charset w:val="00"/>
    <w:family w:val="roman"/>
    <w:notTrueType/>
    <w:pitch w:val="default"/>
  </w:font>
  <w:font w:name="Lohit Hindi">
    <w:panose1 w:val="00000000000000000000"/>
    <w:charset w:val="00"/>
    <w:family w:val="roman"/>
    <w:notTrueType/>
    <w:pitch w:val="default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4C61FFB" w14:textId="77777777" w:rsidR="00974CE4" w:rsidRDefault="00974CE4" w:rsidP="00D55077">
      <w:pPr>
        <w:spacing w:after="0" w:line="240" w:lineRule="auto"/>
      </w:pPr>
      <w:r>
        <w:separator/>
      </w:r>
    </w:p>
  </w:footnote>
  <w:footnote w:type="continuationSeparator" w:id="0">
    <w:p w14:paraId="2CB849CC" w14:textId="77777777" w:rsidR="00974CE4" w:rsidRDefault="00974CE4" w:rsidP="00D5507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700558"/>
    <w:multiLevelType w:val="hybridMultilevel"/>
    <w:tmpl w:val="4D24C612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5343D11"/>
    <w:multiLevelType w:val="hybridMultilevel"/>
    <w:tmpl w:val="9FFAA7B0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2A9003D"/>
    <w:multiLevelType w:val="multilevel"/>
    <w:tmpl w:val="997A44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1B6B19BC"/>
    <w:multiLevelType w:val="hybridMultilevel"/>
    <w:tmpl w:val="FFDE6C2C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>
    <w:nsid w:val="1E5969C6"/>
    <w:multiLevelType w:val="hybridMultilevel"/>
    <w:tmpl w:val="3D0A169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5">
    <w:nsid w:val="1FDD2A44"/>
    <w:multiLevelType w:val="hybridMultilevel"/>
    <w:tmpl w:val="35E29998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36808BE"/>
    <w:multiLevelType w:val="hybridMultilevel"/>
    <w:tmpl w:val="ACE2CBB4"/>
    <w:lvl w:ilvl="0" w:tplc="83DC2C52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7">
    <w:nsid w:val="280D2E95"/>
    <w:multiLevelType w:val="hybridMultilevel"/>
    <w:tmpl w:val="1D5E085A"/>
    <w:lvl w:ilvl="0" w:tplc="D05021C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8">
    <w:nsid w:val="3C8F0986"/>
    <w:multiLevelType w:val="multilevel"/>
    <w:tmpl w:val="09882232"/>
    <w:lvl w:ilvl="0">
      <w:start w:val="1"/>
      <w:numFmt w:val="decimal"/>
      <w:lvlText w:val="%1."/>
      <w:lvlJc w:val="left"/>
      <w:pPr>
        <w:ind w:left="0" w:firstLine="0"/>
      </w:p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9">
    <w:nsid w:val="3DA81B00"/>
    <w:multiLevelType w:val="hybridMultilevel"/>
    <w:tmpl w:val="04F23974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DDA066B"/>
    <w:multiLevelType w:val="hybridMultilevel"/>
    <w:tmpl w:val="D054D04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1A612B1"/>
    <w:multiLevelType w:val="hybridMultilevel"/>
    <w:tmpl w:val="7382D86A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53C74762"/>
    <w:multiLevelType w:val="multilevel"/>
    <w:tmpl w:val="8968C210"/>
    <w:lvl w:ilvl="0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13">
    <w:nsid w:val="54D24481"/>
    <w:multiLevelType w:val="hybridMultilevel"/>
    <w:tmpl w:val="C130E83E"/>
    <w:lvl w:ilvl="0" w:tplc="A386C728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4">
    <w:nsid w:val="5E05259E"/>
    <w:multiLevelType w:val="hybridMultilevel"/>
    <w:tmpl w:val="C4A80074"/>
    <w:lvl w:ilvl="0" w:tplc="9B3495EA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5">
    <w:nsid w:val="67544553"/>
    <w:multiLevelType w:val="multilevel"/>
    <w:tmpl w:val="673CF7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>
    <w:nsid w:val="7BAE0B1D"/>
    <w:multiLevelType w:val="hybridMultilevel"/>
    <w:tmpl w:val="FB1E618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7F01144E"/>
    <w:multiLevelType w:val="hybridMultilevel"/>
    <w:tmpl w:val="ACEC5950"/>
    <w:lvl w:ilvl="0" w:tplc="95E602E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5"/>
  </w:num>
  <w:num w:numId="2">
    <w:abstractNumId w:val="3"/>
  </w:num>
  <w:num w:numId="3">
    <w:abstractNumId w:val="17"/>
  </w:num>
  <w:num w:numId="4">
    <w:abstractNumId w:val="7"/>
  </w:num>
  <w:num w:numId="5">
    <w:abstractNumId w:val="15"/>
  </w:num>
  <w:num w:numId="6">
    <w:abstractNumId w:val="4"/>
  </w:num>
  <w:num w:numId="7">
    <w:abstractNumId w:val="10"/>
  </w:num>
  <w:num w:numId="8">
    <w:abstractNumId w:val="2"/>
  </w:num>
  <w:num w:numId="9">
    <w:abstractNumId w:val="16"/>
  </w:num>
  <w:num w:numId="10">
    <w:abstractNumId w:val="12"/>
  </w:num>
  <w:num w:numId="11">
    <w:abstractNumId w:val="8"/>
  </w:num>
  <w:num w:numId="12">
    <w:abstractNumId w:val="0"/>
  </w:num>
  <w:num w:numId="13">
    <w:abstractNumId w:val="13"/>
  </w:num>
  <w:num w:numId="14">
    <w:abstractNumId w:val="9"/>
  </w:num>
  <w:num w:numId="15">
    <w:abstractNumId w:val="11"/>
  </w:num>
  <w:num w:numId="16">
    <w:abstractNumId w:val="1"/>
  </w:num>
  <w:num w:numId="17">
    <w:abstractNumId w:val="6"/>
  </w:num>
  <w:num w:numId="18">
    <w:abstractNumId w:val="14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Gleb Radchenko">
    <w15:presenceInfo w15:providerId="Windows Live" w15:userId="bad9d3952885e63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72013"/>
    <w:rsid w:val="00027F0D"/>
    <w:rsid w:val="000F0597"/>
    <w:rsid w:val="001463CD"/>
    <w:rsid w:val="00147DB2"/>
    <w:rsid w:val="00155A32"/>
    <w:rsid w:val="00161EDC"/>
    <w:rsid w:val="001627E7"/>
    <w:rsid w:val="0016336E"/>
    <w:rsid w:val="001C42D9"/>
    <w:rsid w:val="001D0C80"/>
    <w:rsid w:val="001E6C2B"/>
    <w:rsid w:val="001F13F5"/>
    <w:rsid w:val="002547C2"/>
    <w:rsid w:val="00255AF0"/>
    <w:rsid w:val="00257CFE"/>
    <w:rsid w:val="00260100"/>
    <w:rsid w:val="00272013"/>
    <w:rsid w:val="002A22C9"/>
    <w:rsid w:val="002F2EC7"/>
    <w:rsid w:val="003732DB"/>
    <w:rsid w:val="00395593"/>
    <w:rsid w:val="004165FB"/>
    <w:rsid w:val="004917EC"/>
    <w:rsid w:val="004A3FB8"/>
    <w:rsid w:val="004B3B80"/>
    <w:rsid w:val="0050356D"/>
    <w:rsid w:val="00540C44"/>
    <w:rsid w:val="00554A80"/>
    <w:rsid w:val="005779E9"/>
    <w:rsid w:val="005B087D"/>
    <w:rsid w:val="005F6490"/>
    <w:rsid w:val="00643CBC"/>
    <w:rsid w:val="00644C99"/>
    <w:rsid w:val="006711F1"/>
    <w:rsid w:val="00685E18"/>
    <w:rsid w:val="006C5651"/>
    <w:rsid w:val="00717FFC"/>
    <w:rsid w:val="007423AA"/>
    <w:rsid w:val="00742B8E"/>
    <w:rsid w:val="007605FA"/>
    <w:rsid w:val="007A76A4"/>
    <w:rsid w:val="007B5695"/>
    <w:rsid w:val="00802585"/>
    <w:rsid w:val="008136A2"/>
    <w:rsid w:val="00834253"/>
    <w:rsid w:val="00863D51"/>
    <w:rsid w:val="008A312D"/>
    <w:rsid w:val="008B4CB6"/>
    <w:rsid w:val="008E2E9D"/>
    <w:rsid w:val="00903F85"/>
    <w:rsid w:val="00941B5B"/>
    <w:rsid w:val="00943CC8"/>
    <w:rsid w:val="00974CE4"/>
    <w:rsid w:val="009F079C"/>
    <w:rsid w:val="00A0518A"/>
    <w:rsid w:val="00A23A0B"/>
    <w:rsid w:val="00A3609F"/>
    <w:rsid w:val="00A600C1"/>
    <w:rsid w:val="00A720AB"/>
    <w:rsid w:val="00B16082"/>
    <w:rsid w:val="00BB4910"/>
    <w:rsid w:val="00BE3D92"/>
    <w:rsid w:val="00BE72EC"/>
    <w:rsid w:val="00C11D6B"/>
    <w:rsid w:val="00C2015B"/>
    <w:rsid w:val="00CF7138"/>
    <w:rsid w:val="00D55077"/>
    <w:rsid w:val="00E61C62"/>
    <w:rsid w:val="00E704DA"/>
    <w:rsid w:val="00E924A9"/>
    <w:rsid w:val="00EA1E31"/>
    <w:rsid w:val="00EB6494"/>
    <w:rsid w:val="00F12A16"/>
    <w:rsid w:val="00F234DE"/>
    <w:rsid w:val="00F30446"/>
    <w:rsid w:val="00F30834"/>
    <w:rsid w:val="00F451C4"/>
    <w:rsid w:val="00F527E0"/>
    <w:rsid w:val="00F60A98"/>
    <w:rsid w:val="00F86E00"/>
    <w:rsid w:val="00FA43B3"/>
    <w:rsid w:val="00FC0F88"/>
    <w:rsid w:val="00FD36E1"/>
    <w:rsid w:val="00FD46F4"/>
    <w:rsid w:val="00FE6D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4696F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0"/>
    <w:qFormat/>
    <w:rsid w:val="001C42D9"/>
    <w:pPr>
      <w:keepNext/>
      <w:spacing w:before="480" w:after="180"/>
      <w:outlineLvl w:val="0"/>
    </w:pPr>
    <w:rPr>
      <w:b/>
      <w:bCs/>
      <w:sz w:val="32"/>
      <w:szCs w:val="32"/>
    </w:rPr>
  </w:style>
  <w:style w:type="paragraph" w:styleId="5">
    <w:name w:val="heading 5"/>
    <w:basedOn w:val="a0"/>
    <w:pPr>
      <w:keepNext/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8">
    <w:name w:val="heading 8"/>
    <w:basedOn w:val="a0"/>
    <w:pPr>
      <w:keepNext/>
      <w:outlineLvl w:val="7"/>
    </w:pPr>
    <w:rPr>
      <w:rFonts w:ascii="Arial" w:hAnsi="Arial" w:cs="Arial"/>
      <w:b/>
      <w:bCs/>
      <w:sz w:val="24"/>
      <w:szCs w:val="24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0">
    <w:name w:val="Базовый"/>
    <w:pPr>
      <w:suppressAutoHyphens/>
    </w:pPr>
    <w:rPr>
      <w:rFonts w:ascii="Times New Roman" w:eastAsia="Times New Roman" w:hAnsi="Times New Roman" w:cs="Times New Roman"/>
      <w:sz w:val="20"/>
      <w:szCs w:val="20"/>
    </w:rPr>
  </w:style>
  <w:style w:type="character" w:styleId="a4">
    <w:name w:val="annotation reference"/>
    <w:rPr>
      <w:sz w:val="16"/>
      <w:szCs w:val="16"/>
    </w:rPr>
  </w:style>
  <w:style w:type="character" w:customStyle="1" w:styleId="-">
    <w:name w:val="Интернет-ссылка"/>
    <w:rPr>
      <w:color w:val="0000FF"/>
      <w:u w:val="single"/>
    </w:rPr>
  </w:style>
  <w:style w:type="character" w:styleId="a5">
    <w:name w:val="endnote reference"/>
    <w:rPr>
      <w:vertAlign w:val="superscript"/>
    </w:rPr>
  </w:style>
  <w:style w:type="character" w:customStyle="1" w:styleId="a6">
    <w:name w:val="Текст сноски Знак"/>
    <w:basedOn w:val="a1"/>
  </w:style>
  <w:style w:type="character" w:styleId="a7">
    <w:name w:val="footnote reference"/>
    <w:basedOn w:val="a1"/>
    <w:rPr>
      <w:vertAlign w:val="superscript"/>
    </w:rPr>
  </w:style>
  <w:style w:type="paragraph" w:customStyle="1" w:styleId="a8">
    <w:name w:val="Заголовок"/>
    <w:basedOn w:val="a0"/>
    <w:next w:val="a9"/>
    <w:pPr>
      <w:keepNext/>
      <w:spacing w:before="240" w:after="120"/>
    </w:pPr>
    <w:rPr>
      <w:rFonts w:ascii="Liberation Sans" w:eastAsia="DejaVu Sans" w:hAnsi="Liberation Sans" w:cs="Lohit Hindi"/>
      <w:sz w:val="28"/>
      <w:szCs w:val="28"/>
    </w:rPr>
  </w:style>
  <w:style w:type="paragraph" w:styleId="a9">
    <w:name w:val="Body Text"/>
    <w:basedOn w:val="a0"/>
    <w:pPr>
      <w:spacing w:after="120"/>
    </w:pPr>
  </w:style>
  <w:style w:type="paragraph" w:styleId="aa">
    <w:name w:val="List"/>
    <w:basedOn w:val="a9"/>
    <w:rPr>
      <w:rFonts w:cs="Lohit Hindi"/>
    </w:rPr>
  </w:style>
  <w:style w:type="paragraph" w:styleId="ab">
    <w:name w:val="Title"/>
    <w:basedOn w:val="a0"/>
    <w:pPr>
      <w:suppressLineNumbers/>
      <w:spacing w:before="120" w:after="120"/>
    </w:pPr>
    <w:rPr>
      <w:rFonts w:cs="Lohit Hindi"/>
      <w:i/>
      <w:iCs/>
      <w:sz w:val="24"/>
      <w:szCs w:val="24"/>
    </w:rPr>
  </w:style>
  <w:style w:type="paragraph" w:styleId="ac">
    <w:name w:val="index heading"/>
    <w:basedOn w:val="a0"/>
    <w:pPr>
      <w:suppressLineNumbers/>
    </w:pPr>
    <w:rPr>
      <w:rFonts w:cs="Lohit Hindi"/>
    </w:rPr>
  </w:style>
  <w:style w:type="paragraph" w:customStyle="1" w:styleId="1266">
    <w:name w:val="Стиль Название объекта + 12 пт Перед:  6 пт После:  6 пт"/>
    <w:pPr>
      <w:widowControl w:val="0"/>
      <w:suppressAutoHyphens/>
      <w:spacing w:before="120" w:after="120"/>
    </w:pPr>
    <w:rPr>
      <w:rFonts w:ascii="Times New Roman" w:eastAsia="Times New Roman" w:hAnsi="Times New Roman" w:cs="Times New Roman"/>
      <w:sz w:val="24"/>
      <w:szCs w:val="20"/>
    </w:rPr>
  </w:style>
  <w:style w:type="paragraph" w:styleId="ad">
    <w:name w:val="caption"/>
    <w:basedOn w:val="a0"/>
    <w:rPr>
      <w:b/>
      <w:bCs/>
    </w:rPr>
  </w:style>
  <w:style w:type="paragraph" w:customStyle="1" w:styleId="0">
    <w:name w:val="Стиль0"/>
    <w:basedOn w:val="a0"/>
    <w:pPr>
      <w:jc w:val="center"/>
    </w:pPr>
    <w:rPr>
      <w:sz w:val="26"/>
      <w:szCs w:val="26"/>
    </w:rPr>
  </w:style>
  <w:style w:type="paragraph" w:customStyle="1" w:styleId="3">
    <w:name w:val="Стиль3"/>
    <w:basedOn w:val="a0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paragraph" w:styleId="ae">
    <w:name w:val="annotation text"/>
    <w:basedOn w:val="a0"/>
  </w:style>
  <w:style w:type="paragraph" w:styleId="af">
    <w:name w:val="Balloon Text"/>
    <w:basedOn w:val="a0"/>
    <w:rPr>
      <w:rFonts w:ascii="Tahoma" w:hAnsi="Tahoma"/>
      <w:sz w:val="16"/>
      <w:szCs w:val="16"/>
    </w:rPr>
  </w:style>
  <w:style w:type="paragraph" w:styleId="af0">
    <w:name w:val="annotation subject"/>
    <w:basedOn w:val="ae"/>
    <w:rPr>
      <w:b/>
      <w:bCs/>
    </w:rPr>
  </w:style>
  <w:style w:type="paragraph" w:styleId="af1">
    <w:name w:val="endnote text"/>
    <w:basedOn w:val="a0"/>
  </w:style>
  <w:style w:type="paragraph" w:styleId="af2">
    <w:name w:val="footnote text"/>
    <w:basedOn w:val="a0"/>
  </w:style>
  <w:style w:type="paragraph" w:styleId="af3">
    <w:name w:val="List Paragraph"/>
    <w:basedOn w:val="a"/>
    <w:uiPriority w:val="34"/>
    <w:qFormat/>
    <w:rsid w:val="00BB4910"/>
    <w:pPr>
      <w:ind w:left="720"/>
      <w:contextualSpacing/>
    </w:pPr>
  </w:style>
  <w:style w:type="character" w:styleId="af4">
    <w:name w:val="Hyperlink"/>
    <w:basedOn w:val="a1"/>
    <w:uiPriority w:val="99"/>
    <w:unhideWhenUsed/>
    <w:rsid w:val="00943CC8"/>
    <w:rPr>
      <w:color w:val="0000FF"/>
      <w:u w:val="single"/>
    </w:rPr>
  </w:style>
  <w:style w:type="character" w:customStyle="1" w:styleId="apple-converted-space">
    <w:name w:val="apple-converted-space"/>
    <w:basedOn w:val="a1"/>
    <w:rsid w:val="00943CC8"/>
  </w:style>
  <w:style w:type="character" w:styleId="af5">
    <w:name w:val="Strong"/>
    <w:basedOn w:val="a1"/>
    <w:uiPriority w:val="22"/>
    <w:qFormat/>
    <w:rsid w:val="00802585"/>
    <w:rPr>
      <w:b/>
      <w:bCs/>
    </w:rPr>
  </w:style>
  <w:style w:type="paragraph" w:styleId="af6">
    <w:name w:val="Normal (Web)"/>
    <w:basedOn w:val="a"/>
    <w:uiPriority w:val="99"/>
    <w:unhideWhenUsed/>
    <w:rsid w:val="001463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andard">
    <w:name w:val="Standard"/>
    <w:rsid w:val="00027F0D"/>
    <w:pPr>
      <w:suppressAutoHyphens/>
      <w:autoSpaceDN w:val="0"/>
      <w:spacing w:after="0" w:line="240" w:lineRule="auto"/>
      <w:ind w:firstLine="709"/>
      <w:jc w:val="both"/>
    </w:pPr>
    <w:rPr>
      <w:rFonts w:ascii="Times New Roman" w:eastAsia="Times New Roman" w:hAnsi="Times New Roman" w:cs="Times New Roman"/>
      <w:kern w:val="3"/>
      <w:sz w:val="28"/>
      <w:szCs w:val="20"/>
    </w:rPr>
  </w:style>
  <w:style w:type="character" w:customStyle="1" w:styleId="va3q96nt4f0a">
    <w:name w:val="va3q96nt4f0a"/>
    <w:basedOn w:val="a1"/>
    <w:rsid w:val="001F13F5"/>
  </w:style>
  <w:style w:type="paragraph" w:styleId="af7">
    <w:name w:val="TOC Heading"/>
    <w:basedOn w:val="1"/>
    <w:next w:val="a"/>
    <w:uiPriority w:val="39"/>
    <w:semiHidden/>
    <w:unhideWhenUsed/>
    <w:qFormat/>
    <w:rsid w:val="0016336E"/>
    <w:pPr>
      <w:keepLines/>
      <w:suppressAutoHyphens w:val="0"/>
      <w:spacing w:after="0" w:line="276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16336E"/>
    <w:pPr>
      <w:spacing w:after="100"/>
    </w:pPr>
  </w:style>
  <w:style w:type="paragraph" w:styleId="af8">
    <w:name w:val="No Spacing"/>
    <w:uiPriority w:val="1"/>
    <w:qFormat/>
    <w:rsid w:val="0016336E"/>
    <w:pPr>
      <w:spacing w:after="0" w:line="240" w:lineRule="auto"/>
    </w:pPr>
  </w:style>
  <w:style w:type="character" w:customStyle="1" w:styleId="u230k411fbx">
    <w:name w:val="u230k411fbx"/>
    <w:basedOn w:val="a1"/>
    <w:rsid w:val="006711F1"/>
  </w:style>
  <w:style w:type="character" w:styleId="af9">
    <w:name w:val="FollowedHyperlink"/>
    <w:basedOn w:val="a1"/>
    <w:uiPriority w:val="99"/>
    <w:semiHidden/>
    <w:unhideWhenUsed/>
    <w:rsid w:val="00540C44"/>
    <w:rPr>
      <w:color w:val="954F72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0"/>
    <w:qFormat/>
    <w:rsid w:val="001C42D9"/>
    <w:pPr>
      <w:keepNext/>
      <w:spacing w:before="480" w:after="180"/>
      <w:outlineLvl w:val="0"/>
    </w:pPr>
    <w:rPr>
      <w:b/>
      <w:bCs/>
      <w:sz w:val="32"/>
      <w:szCs w:val="32"/>
    </w:rPr>
  </w:style>
  <w:style w:type="paragraph" w:styleId="5">
    <w:name w:val="heading 5"/>
    <w:basedOn w:val="a0"/>
    <w:pPr>
      <w:keepNext/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8">
    <w:name w:val="heading 8"/>
    <w:basedOn w:val="a0"/>
    <w:pPr>
      <w:keepNext/>
      <w:outlineLvl w:val="7"/>
    </w:pPr>
    <w:rPr>
      <w:rFonts w:ascii="Arial" w:hAnsi="Arial" w:cs="Arial"/>
      <w:b/>
      <w:bCs/>
      <w:sz w:val="24"/>
      <w:szCs w:val="24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0">
    <w:name w:val="Базовый"/>
    <w:pPr>
      <w:suppressAutoHyphens/>
    </w:pPr>
    <w:rPr>
      <w:rFonts w:ascii="Times New Roman" w:eastAsia="Times New Roman" w:hAnsi="Times New Roman" w:cs="Times New Roman"/>
      <w:sz w:val="20"/>
      <w:szCs w:val="20"/>
    </w:rPr>
  </w:style>
  <w:style w:type="character" w:styleId="a4">
    <w:name w:val="annotation reference"/>
    <w:rPr>
      <w:sz w:val="16"/>
      <w:szCs w:val="16"/>
    </w:rPr>
  </w:style>
  <w:style w:type="character" w:customStyle="1" w:styleId="-">
    <w:name w:val="Интернет-ссылка"/>
    <w:rPr>
      <w:color w:val="0000FF"/>
      <w:u w:val="single"/>
    </w:rPr>
  </w:style>
  <w:style w:type="character" w:styleId="a5">
    <w:name w:val="endnote reference"/>
    <w:rPr>
      <w:vertAlign w:val="superscript"/>
    </w:rPr>
  </w:style>
  <w:style w:type="character" w:customStyle="1" w:styleId="a6">
    <w:name w:val="Текст сноски Знак"/>
    <w:basedOn w:val="a1"/>
  </w:style>
  <w:style w:type="character" w:styleId="a7">
    <w:name w:val="footnote reference"/>
    <w:basedOn w:val="a1"/>
    <w:rPr>
      <w:vertAlign w:val="superscript"/>
    </w:rPr>
  </w:style>
  <w:style w:type="paragraph" w:customStyle="1" w:styleId="a8">
    <w:name w:val="Заголовок"/>
    <w:basedOn w:val="a0"/>
    <w:next w:val="a9"/>
    <w:pPr>
      <w:keepNext/>
      <w:spacing w:before="240" w:after="120"/>
    </w:pPr>
    <w:rPr>
      <w:rFonts w:ascii="Liberation Sans" w:eastAsia="DejaVu Sans" w:hAnsi="Liberation Sans" w:cs="Lohit Hindi"/>
      <w:sz w:val="28"/>
      <w:szCs w:val="28"/>
    </w:rPr>
  </w:style>
  <w:style w:type="paragraph" w:styleId="a9">
    <w:name w:val="Body Text"/>
    <w:basedOn w:val="a0"/>
    <w:pPr>
      <w:spacing w:after="120"/>
    </w:pPr>
  </w:style>
  <w:style w:type="paragraph" w:styleId="aa">
    <w:name w:val="List"/>
    <w:basedOn w:val="a9"/>
    <w:rPr>
      <w:rFonts w:cs="Lohit Hindi"/>
    </w:rPr>
  </w:style>
  <w:style w:type="paragraph" w:styleId="ab">
    <w:name w:val="Title"/>
    <w:basedOn w:val="a0"/>
    <w:pPr>
      <w:suppressLineNumbers/>
      <w:spacing w:before="120" w:after="120"/>
    </w:pPr>
    <w:rPr>
      <w:rFonts w:cs="Lohit Hindi"/>
      <w:i/>
      <w:iCs/>
      <w:sz w:val="24"/>
      <w:szCs w:val="24"/>
    </w:rPr>
  </w:style>
  <w:style w:type="paragraph" w:styleId="ac">
    <w:name w:val="index heading"/>
    <w:basedOn w:val="a0"/>
    <w:pPr>
      <w:suppressLineNumbers/>
    </w:pPr>
    <w:rPr>
      <w:rFonts w:cs="Lohit Hindi"/>
    </w:rPr>
  </w:style>
  <w:style w:type="paragraph" w:customStyle="1" w:styleId="1266">
    <w:name w:val="Стиль Название объекта + 12 пт Перед:  6 пт После:  6 пт"/>
    <w:pPr>
      <w:widowControl w:val="0"/>
      <w:suppressAutoHyphens/>
      <w:spacing w:before="120" w:after="120"/>
    </w:pPr>
    <w:rPr>
      <w:rFonts w:ascii="Times New Roman" w:eastAsia="Times New Roman" w:hAnsi="Times New Roman" w:cs="Times New Roman"/>
      <w:sz w:val="24"/>
      <w:szCs w:val="20"/>
    </w:rPr>
  </w:style>
  <w:style w:type="paragraph" w:styleId="ad">
    <w:name w:val="caption"/>
    <w:basedOn w:val="a0"/>
    <w:rPr>
      <w:b/>
      <w:bCs/>
    </w:rPr>
  </w:style>
  <w:style w:type="paragraph" w:customStyle="1" w:styleId="0">
    <w:name w:val="Стиль0"/>
    <w:basedOn w:val="a0"/>
    <w:pPr>
      <w:jc w:val="center"/>
    </w:pPr>
    <w:rPr>
      <w:sz w:val="26"/>
      <w:szCs w:val="26"/>
    </w:rPr>
  </w:style>
  <w:style w:type="paragraph" w:customStyle="1" w:styleId="3">
    <w:name w:val="Стиль3"/>
    <w:basedOn w:val="a0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paragraph" w:styleId="ae">
    <w:name w:val="annotation text"/>
    <w:basedOn w:val="a0"/>
  </w:style>
  <w:style w:type="paragraph" w:styleId="af">
    <w:name w:val="Balloon Text"/>
    <w:basedOn w:val="a0"/>
    <w:rPr>
      <w:rFonts w:ascii="Tahoma" w:hAnsi="Tahoma"/>
      <w:sz w:val="16"/>
      <w:szCs w:val="16"/>
    </w:rPr>
  </w:style>
  <w:style w:type="paragraph" w:styleId="af0">
    <w:name w:val="annotation subject"/>
    <w:basedOn w:val="ae"/>
    <w:rPr>
      <w:b/>
      <w:bCs/>
    </w:rPr>
  </w:style>
  <w:style w:type="paragraph" w:styleId="af1">
    <w:name w:val="endnote text"/>
    <w:basedOn w:val="a0"/>
  </w:style>
  <w:style w:type="paragraph" w:styleId="af2">
    <w:name w:val="footnote text"/>
    <w:basedOn w:val="a0"/>
  </w:style>
  <w:style w:type="paragraph" w:styleId="af3">
    <w:name w:val="List Paragraph"/>
    <w:basedOn w:val="a"/>
    <w:uiPriority w:val="34"/>
    <w:qFormat/>
    <w:rsid w:val="00BB4910"/>
    <w:pPr>
      <w:ind w:left="720"/>
      <w:contextualSpacing/>
    </w:pPr>
  </w:style>
  <w:style w:type="character" w:styleId="af4">
    <w:name w:val="Hyperlink"/>
    <w:basedOn w:val="a1"/>
    <w:uiPriority w:val="99"/>
    <w:unhideWhenUsed/>
    <w:rsid w:val="00943CC8"/>
    <w:rPr>
      <w:color w:val="0000FF"/>
      <w:u w:val="single"/>
    </w:rPr>
  </w:style>
  <w:style w:type="character" w:customStyle="1" w:styleId="apple-converted-space">
    <w:name w:val="apple-converted-space"/>
    <w:basedOn w:val="a1"/>
    <w:rsid w:val="00943CC8"/>
  </w:style>
  <w:style w:type="character" w:styleId="af5">
    <w:name w:val="Strong"/>
    <w:basedOn w:val="a1"/>
    <w:uiPriority w:val="22"/>
    <w:qFormat/>
    <w:rsid w:val="00802585"/>
    <w:rPr>
      <w:b/>
      <w:bCs/>
    </w:rPr>
  </w:style>
  <w:style w:type="paragraph" w:styleId="af6">
    <w:name w:val="Normal (Web)"/>
    <w:basedOn w:val="a"/>
    <w:uiPriority w:val="99"/>
    <w:unhideWhenUsed/>
    <w:rsid w:val="001463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andard">
    <w:name w:val="Standard"/>
    <w:rsid w:val="00027F0D"/>
    <w:pPr>
      <w:suppressAutoHyphens/>
      <w:autoSpaceDN w:val="0"/>
      <w:spacing w:after="0" w:line="240" w:lineRule="auto"/>
      <w:ind w:firstLine="709"/>
      <w:jc w:val="both"/>
    </w:pPr>
    <w:rPr>
      <w:rFonts w:ascii="Times New Roman" w:eastAsia="Times New Roman" w:hAnsi="Times New Roman" w:cs="Times New Roman"/>
      <w:kern w:val="3"/>
      <w:sz w:val="28"/>
      <w:szCs w:val="20"/>
    </w:rPr>
  </w:style>
  <w:style w:type="character" w:customStyle="1" w:styleId="va3q96nt4f0a">
    <w:name w:val="va3q96nt4f0a"/>
    <w:basedOn w:val="a1"/>
    <w:rsid w:val="001F13F5"/>
  </w:style>
  <w:style w:type="paragraph" w:styleId="af7">
    <w:name w:val="TOC Heading"/>
    <w:basedOn w:val="1"/>
    <w:next w:val="a"/>
    <w:uiPriority w:val="39"/>
    <w:semiHidden/>
    <w:unhideWhenUsed/>
    <w:qFormat/>
    <w:rsid w:val="0016336E"/>
    <w:pPr>
      <w:keepLines/>
      <w:suppressAutoHyphens w:val="0"/>
      <w:spacing w:after="0" w:line="276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16336E"/>
    <w:pPr>
      <w:spacing w:after="100"/>
    </w:pPr>
  </w:style>
  <w:style w:type="paragraph" w:styleId="af8">
    <w:name w:val="No Spacing"/>
    <w:uiPriority w:val="1"/>
    <w:qFormat/>
    <w:rsid w:val="0016336E"/>
    <w:pPr>
      <w:spacing w:after="0" w:line="240" w:lineRule="auto"/>
    </w:pPr>
  </w:style>
  <w:style w:type="character" w:customStyle="1" w:styleId="u230k411fbx">
    <w:name w:val="u230k411fbx"/>
    <w:basedOn w:val="a1"/>
    <w:rsid w:val="006711F1"/>
  </w:style>
  <w:style w:type="character" w:styleId="af9">
    <w:name w:val="FollowedHyperlink"/>
    <w:basedOn w:val="a1"/>
    <w:uiPriority w:val="99"/>
    <w:semiHidden/>
    <w:unhideWhenUsed/>
    <w:rsid w:val="00540C44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99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4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87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664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26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49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724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58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73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7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47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24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40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4980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1287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87592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10750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008937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881169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175509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877643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6655973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4791768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3273832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8799503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9289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44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363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allpositions.ru/" TargetMode="Externa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www.megaindex.ru" TargetMode="External"/><Relationship Id="rId25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searchenginez.ru/strategii-prodvizheniya-sajtov/" TargetMode="Externa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yperlink" Target="http://www.webeffector.ru/wiki/%D0%A1%D1%81%D1%8B%D0%BB%D0%BA%D0%B0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www.webeffector.ru/wiki/%D0%97%D0%B0%D0%BF%D1%80%D0%BE%D1%81" TargetMode="External"/><Relationship Id="rId1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19112CD-6E06-49CD-B763-37C381E714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9</TotalTime>
  <Pages>10</Pages>
  <Words>2623</Words>
  <Characters>14952</Characters>
  <Application>Microsoft Office Word</Application>
  <DocSecurity>0</DocSecurity>
  <Lines>124</Lines>
  <Paragraphs>3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subject>Титульный лист текста курсовой работы</dc:subject>
  <dc:creator>Кафедра системного программирования</dc:creator>
  <cp:keywords>титульный лист защита курсовая работа</cp:keywords>
  <cp:lastModifiedBy>Крокодил</cp:lastModifiedBy>
  <cp:revision>7</cp:revision>
  <cp:lastPrinted>2007-04-23T16:06:00Z</cp:lastPrinted>
  <dcterms:created xsi:type="dcterms:W3CDTF">2014-01-20T19:31:00Z</dcterms:created>
  <dcterms:modified xsi:type="dcterms:W3CDTF">2014-01-28T20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nepovef@is74.ru@www.mendeley.com</vt:lpwstr>
  </property>
  <property fmtid="{D5CDD505-2E9C-101B-9397-08002B2CF9AE}" pid="4" name="Mendeley Citation Style_1">
    <vt:lpwstr>http://csl.mendeley.com/styles/23521041/gost-r-7-0-5-2008-numeric-2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csl.mendeley.com/styles/23521041/gost-r-7-0-5-2008-numeric-2</vt:lpwstr>
  </property>
  <property fmtid="{D5CDD505-2E9C-101B-9397-08002B2CF9AE}" pid="24" name="Mendeley Recent Style Name 9_1">
    <vt:lpwstr>Russian GOST R 7.0.5-2008 (numeric) - Gleb Radchenko</vt:lpwstr>
  </property>
</Properties>
</file>